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5A2ED1BA"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cast doubt on violent video games and low 2D:4D as causes of aggressive behavior. </w:t>
      </w:r>
      <w:r>
        <w:rPr>
          <w:rFonts w:ascii="Times New Roman" w:hAnsi="Times New Roman" w:cs="Times New Roman"/>
          <w:sz w:val="24"/>
          <w:szCs w:val="24"/>
        </w:rPr>
        <w:br w:type="page"/>
      </w:r>
    </w:p>
    <w:p w14:paraId="4C7E1B0F" w14:textId="74E6BE9F"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mendeley" : { "formattedCitation" : "(American Psychological Association Task Force on Violent Media, 2005)", "plainTextFormattedCitation" : "(American Psychological Association Task Force on Violent Media, 2005)", "previouslyFormattedCitation" : "(American Psychological Association Task Force on Violent Media, 2005)" }, "properties" : { "noteIndex" : 0 }, "schema" : "https://github.com/citation-style-language/schema/raw/master/csl-citation.json" }</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noteIndex" : 0 }, "schema" : "https://github.com/citation-style-language/schema/raw/master/csl-citation.json" }</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that outcomes are flexibly analysed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noteIndex" : 0 }, "schema" : "https://github.com/citation-style-language/schema/raw/master/csl-citation.json" }</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and that the published literature favors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bul0000074", "ISSN" : "1939-1455", "author" : [ { "dropping-particle" : "", "family" : "Hilgard", "given" : "J.", "non-dropping-particle" : "", "parse-names" : false, "suffix" : "" }, { "dropping-particle" : "", "family" : "Engelhardt", "given" : "C.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Joseph Hilgard, Engelhardt, &amp; Rouder, 2017)" }, "properties" : { "noteIndex" : 0 }, "schema" : "https://github.com/citation-style-language/schema/raw/master/csl-citation.json" }</w:instrText>
      </w:r>
      <w:r w:rsidR="00B5291C">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2A2E815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by aiming a remote controller at it, reproducing first-person-shooter gameplay but without the violence.  The gameplay in both games was exactly the same; they differed only in graphics, sounds, and cover story. To address the critique that previous studies were underpowered and may have involved post-hoc selection of outcome variables, we collected 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79536E43"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EC57DC">
        <w:rPr>
          <w:rFonts w:ascii="Times New Roman" w:hAnsi="Times New Roman" w:cs="Times New Roman"/>
          <w:i/>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plainTextFormattedCitation" : "(Anderson &amp; Dill, 2000)", "previouslyFormattedCitation" : "(Anderson &amp; Dill, 2000)" }, "properties" : { "noteIndex" : 0 }, "schema" : "https://github.com/citation-style-language/schema/raw/master/csl-citation.json" }</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id" : "ITEM-2",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2",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Anderson et al., 2010; Greitemeyer &amp; M\u00fcgge, 2014)", "plainTextFormattedCitation" : "(Anderson et al., 2010; Greitemeyer &amp; M\u00fcgge, 2014)", "previouslyFormattedCitation" : "(Anderson et al., 2010; Greitemeyer &amp; M\u00fcgge,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69F71431"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E66761">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Deci, Rigby, &amp; Ryan, 2014)", "plainTextFormattedCitation" : "(Adachi &amp; Willoughby, 2011; Przybylski, Deci, Rigby, &amp; Ryan, 2014)", "previouslyFormattedCitation" : "(Adachi &amp; Willoughby, 2011; Przybylski, Deci, Rigby, &amp; Ryan,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 "non-dropping-particle" : "", "parse-names" : false, "suffix" : "" }, { "dropping-particle" : "", "family" : "Engelhardt", "given" : "C.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Joseph Hilgard et al., 2017)"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37E5B797"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noteIndex" : 0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 xml:space="preserve">Effect sizes have been reported as being consistent with typical effect sizes in </w:t>
      </w:r>
      <w:r w:rsidR="003C0109">
        <w:rPr>
          <w:rFonts w:ascii="Times New Roman" w:hAnsi="Times New Roman" w:cs="Times New Roman"/>
          <w:sz w:val="24"/>
          <w:szCs w:val="24"/>
        </w:rPr>
        <w:lastRenderedPageBreak/>
        <w:t>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205D79A5"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manualFormatting" : "(Adachi &amp; Willoughby, 2011", "plainTextFormattedCitation" : "(Adachi &amp; Willoughby, 2011)", "previouslyFormattedCitation" : "(Adachi &amp; Willoughby, 2011)" }, "properties" : { "noteIndex" : 0 }, "schema" : "https://github.com/citation-style-language/schema/raw/master/csl-citation.json" }</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manualFormatting" : "Anderson &amp; Carnagey, 2009)", "plainTextFormattedCitation" : "(Anderson &amp; Carnagey, 2009)", "previouslyFormattedCitation" : "(Anderson &amp; Carnagey, 2009)" }, "properties" : { "noteIndex" : 0 }, "schema" : "https://github.com/citation-style-language/schema/raw/master/csl-citation.json" }</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noteIndex" : 0 }, "schema" : "https://github.com/citation-style-language/schema/raw/master/csl-citation.json" }</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06E500B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6F36C6BC"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ppm0000102", "ISSN" : "21604142", "abstract" : "\u00a9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 "author" : [ { "dropping-particle" : "", "family" : "Hilgard", "given" : "J.", "non-dropping-particle" : "", "parse-names" : false, "suffix" : "" }, { "dropping-particle" : "", "family" : "Engelhardt", "given" : "C.R.", "non-dropping-particle" : "", "parse-names" : false, "suffix" : "" }, { "dropping-particle" : "", "family" : "Bartholow", "given" : "B.D.", "non-dropping-particle" : "", "parse-names" : false, "suffix" : "" }, { "dropping-particle" : "", "family" : "Rouder", "given" : "J.N.", "non-dropping-particle" : "", "parse-names" : false, "suffix" : "" } ], "container-title" : "Psychology of Popular Media Culture", "id" : "ITEM-1", "issue" : "4", "issued" : { "date-parts" : [ [ "2017" ] ] }, "title" : "How much evidence is p &amp;gt;.05? Stimulus pre-testing and null primary outcomes in violent video games research.", "type" : "article-journal", "volume" : "6" }, "uris" : [ "http://www.mendeley.com/documents/?uuid=69003207-2b4b-3284-b84e-aa6db230be26" ] } ], "mendeley" : { "formattedCitation" : "(Hilgard, Engelhardt, Bartholow, &amp; Rouder, 2017)", "plainTextFormattedCitation" : "(Hilgard, Engelhardt, Bartholow, &amp; Rouder, 2017)", "previouslyFormattedCitation" : "(J. Hilgard, Engelhardt, Bartholow, &amp; Rouder, 2017)"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 xml:space="preserve">(Hilgard, Engelhardt, Bartholow, &amp; Rouder, </w:t>
      </w:r>
      <w:r w:rsidR="00EC57DC" w:rsidRPr="00EC57DC">
        <w:rPr>
          <w:rFonts w:ascii="Times New Roman" w:hAnsi="Times New Roman" w:cs="Times New Roman"/>
          <w:noProof/>
          <w:sz w:val="24"/>
          <w:szCs w:val="24"/>
        </w:rPr>
        <w:lastRenderedPageBreak/>
        <w:t>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This approach may underadjust if the confounds are measured with error or overadjust if the “confounds” are themselves consequences of violent game play.</w:t>
      </w:r>
    </w:p>
    <w:p w14:paraId="0E196998" w14:textId="16F57B0A"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noteIndex" : 0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raig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Breuer, Van Looy, Kneer, &amp; Quandt, 2015; Przybylski et al., 2014)", "manualFormatting" : "Carnagey &amp; Anderson, 2005; Elson et al., 2015; Przybylski et al., 2014", "plainTextFormattedCitation" : "(Carnagey &amp; Anderson, 2005; Elson, Breuer, Van Looy, Kneer, &amp; Quandt, 2015; Przybylski et al., 2014)", "previouslyFormattedCitation" : "(Carnagey &amp; Anderson, 2005; Elson, Breuer, Van Looy, Kneer, &amp; Quandt, 2015; Przybylski et al.,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50C94D2" w14:textId="7B2E58E7" w:rsidR="008062AE"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r>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psyneuen.2011.02.001", "ISSN" : "03064530", "PMID" : "21367531", "abstract" : "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 "author" : [ { "dropping-particle" : "", "family" : "Carr\u00e9", "given" : "Justin M.", "non-dropping-particle" : "", "parse-names" : false, "suffix" : "" }, { "dropping-particle" : "", "family" : "McCormick", "given" : "Cheryl M.", "non-dropping-particle" : "", "parse-names" : false, "suffix" : "" }, { "dropping-particle" : "", "family" : "Hariri", "given" : "Ahmad R.", "non-dropping-particle" : "", "parse-names" : false, "suffix" : "" } ], "container-title" : "Psychoneuroendocrinology", "id" : "ITEM-1", "issue" : "7", "issued" : { "date-parts" : [ [ "2011", "8" ] ] }, "page" : "935-944", "title" : "The social neuroendocrinology of human aggression", "type" : "article-journal", "volume" : "36" }, "uris" : [ "http://www.mendeley.com/documents/?uuid=cba5193e-d3d4-3e72-8c84-a2bc2663f2c6" ] } ], "mendeley" : { "formattedCitation" : "(Carr\u00e9, McCormick, &amp; Hariri, 2011)", "manualFormatting" : "(see Carr\u00e9, McCormick, &amp; Hariri, 2011 for a review)", "plainTextFormattedCitation" : "(Carr\u00e9, McCormick, &amp; Hariri, 2011)", "previouslyFormattedCitation" : "(Carr\u00e9, McCormick, &amp; Hariri, 2011)" }, "properties" : { "noteIndex" : 0 }, "schema" : "https://github.com/citation-style-language/schema/raw/master/csl-citation.json" }</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YHBEH.2004.10.006", "ISSN" : "0018-506X", "abstract" : "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 "author" : [ { "dropping-particle" : "", "family" : "Cohen-Bendahan", "given" : "Celina C.C.", "non-dropping-particle" : "", "parse-names" : false, "suffix" : "" }, { "dropping-particle" : "", "family" : "Buitelaar", "given" : "Jan K.", "non-dropping-particle" : "", "parse-names" : false, "suffix" : "" }, { "dropping-particle" : "", "family" : "Goozen", "given" : "Stephanie H.M.", "non-dropping-particle" : "van", "parse-names" : false, "suffix" : "" }, { "dropping-particle" : "", "family" : "Orlebeke", "given" : "Jacob F.", "non-dropping-particle" : "", "parse-names" : false, "suffix" : "" }, { "dropping-particle" : "", "family" : "Cohen-Kettenis", "given" : "Peggy T.", "non-dropping-particle" : "", "parse-names" : false, "suffix" : "" } ], "container-title" : "Hormones and Behavior", "id" : "ITEM-1", "issue" : "2", "issued" : { "date-parts" : [ [ "2005", "2", "1" ] ] }, "page" : "230-237", "publisher" : "Academic Press", "title" : "Is there an effect of prenatal testosterone on aggression and other behavioral traits? A study comparing same-sex and opposite-sex twin girls", "type" : "article-journal", "volume" : "47" }, "uris" : [ "http://www.mendeley.com/documents/?uuid=80620428-3a1a-3992-871e-db045360fde2" ] } ], "mendeley" : { "formattedCitation" : "(Cohen-Bendahan, Buitelaar, van Goozen, Orlebeke, &amp; Cohen-Kettenis, 2005)", "manualFormatting" : "(see, e.g., Cohen-Bendahan, Buitelaar, van Goozen, Orlebeke, &amp; Cohen-Kettenis, 2005)", "plainTextFormattedCitation" : "(Cohen-Bendahan, Buitelaar, van Goozen, Orlebeke, &amp; Cohen-Kettenis, 2005)", "previouslyFormattedCitation" : "(Cohen-Bendahan, Buitelaar, van Goozen, Orlebeke, &amp; Cohen-Kettenis, 2005)" }, "properties" : { "noteIndex" : 0 }, "schema" : "https://github.com/citation-style-language/schema/raw/master/csl-citation.json" }</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2",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Manning, Scutt, Wilson, &amp; Lewis-Jones, 1998)", "manualFormatting" : "(see Lutchmaya, Baron-Cohen, Raggatt, Knickmeyer, &amp; Manning, 2004; Manning, Scutt, Wilson, &amp; Lewis-Jones, 1998)", "plainTextFormattedCitation" : "(Lutchmaya, Baron-Cohen, Raggatt, Knickmeyer, &amp; Manning, 2004; Manning, Scutt, Wilson, &amp; Lewis-Jones, 1998)", "previouslyFormattedCitation" : "(Lutchmaya, Baron-Cohen, Raggatt, Knickmeyer, &amp; Manning, 2004; Manning, Scutt, Wilson, &amp; Lewis-Jones, 1998)" }, "properties" : { "noteIndex" : 0 }, "schema" : "https://github.com/citation-style-language/schema/raw/master/csl-citation.json" }</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 xml:space="preserve">Lutchmaya, Baron-Cohen, Raggatt, Knickmeyer, &amp; Manning, 2004; Manning, Scutt, Wilson, &amp; </w:t>
      </w:r>
      <w:r w:rsidR="0094470A" w:rsidRPr="0094470A">
        <w:rPr>
          <w:rFonts w:ascii="Times New Roman" w:hAnsi="Times New Roman" w:cs="Times New Roman"/>
          <w:noProof/>
          <w:sz w:val="24"/>
          <w:szCs w:val="24"/>
        </w:rPr>
        <w:lastRenderedPageBreak/>
        <w:t>Lewis-Jones, 1998)</w:t>
      </w:r>
      <w:r w:rsidR="009447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62AE">
        <w:rPr>
          <w:rFonts w:ascii="Times New Roman" w:hAnsi="Times New Roman" w:cs="Times New Roman"/>
          <w:sz w:val="24"/>
          <w:szCs w:val="24"/>
        </w:rPr>
        <w:t>There is cause for skepti</w:t>
      </w:r>
      <w:bookmarkStart w:id="0" w:name="_GoBack"/>
      <w:bookmarkEnd w:id="0"/>
      <w:r w:rsidR="008062AE">
        <w:rPr>
          <w:rFonts w:ascii="Times New Roman" w:hAnsi="Times New Roman" w:cs="Times New Roman"/>
          <w:sz w:val="24"/>
          <w:szCs w:val="24"/>
        </w:rPr>
        <w:t xml:space="preserve">cism, however; meta-analysis indicates that gene polymorphisms that reduce androgen sensitivity do not predict higher 2D:4D as theorized </w:t>
      </w:r>
      <w:r w:rsidR="008062AE">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noteIndex" : 0 }, "schema" : "https://github.com/citation-style-language/schema/raw/master/csl-citation.json" }</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78F96110"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EC57DC">
        <w:rPr>
          <w:rFonts w:ascii="Times New Roman" w:hAnsi="Times New Roman" w:cs="Times New Roman"/>
          <w:noProof/>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H\u00f6nekopp &amp; Watson, 2011", "plainTextFormattedCitation" : "(H\u00f6nekopp &amp; Watson, 2011)", "previouslyFormattedCitation" : "(H\u00f6nekopp &amp; Watson, 2011)" }, "properties" : { "noteIndex" : 0 }, "schema" : "https://github.com/citation-style-language/schema/raw/master/csl-citation.json" }</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only predicting aggressive behavior in aggressive situations </w:t>
      </w:r>
      <w:r>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noteIndex" : 0 }, "schema" : "https://github.com/citation-style-language/schema/raw/master/csl-citation.json" }</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noteIndex" : 0 }, "schema" : "https://github.com/citation-style-language/schema/raw/master/csl-citation.json" }</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noteIndex" : 0 }, "schema" : "https://github.com/citation-style-language/schema/raw/master/csl-citation.json" }</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30F2D9D8"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ha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manualFormatting" : "Slotter &amp; Finkel, 2011", "plainTextFormattedCitation" : "(Slotter &amp; Finkel, 2011)", "previouslyFormattedCitation" : "(Slotter &amp; Finkel, 2011)"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manualFormatting" : "Anderson &amp; Dill, 2000", "plainTextFormattedCitation" : "(Anderson &amp; Dill, 2000)", "previouslyFormattedCitation" : "(Anderson &amp; Dill, 2000)" }, "properties" : { "noteIndex" : 0 }, "schema" : "https://github.com/citation-style-language/schema/raw/master/csl-citation.json" }</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For example, one might expect a</w:t>
      </w:r>
      <w:r w:rsidR="00952314">
        <w:rPr>
          <w:rFonts w:ascii="Times New Roman" w:hAnsi="Times New Roman" w:cs="Times New Roman"/>
          <w:sz w:val="24"/>
          <w:szCs w:val="24"/>
        </w:rPr>
        <w:t xml:space="preserve"> violent prime </w:t>
      </w:r>
      <w:r w:rsidR="00506CFA">
        <w:rPr>
          <w:rFonts w:ascii="Times New Roman" w:hAnsi="Times New Roman" w:cs="Times New Roman"/>
          <w:sz w:val="24"/>
          <w:szCs w:val="24"/>
        </w:rPr>
        <w:t>would</w:t>
      </w:r>
      <w:r w:rsidR="00952314">
        <w:rPr>
          <w:rFonts w:ascii="Times New Roman" w:hAnsi="Times New Roman" w:cs="Times New Roman"/>
          <w:sz w:val="24"/>
          <w:szCs w:val="24"/>
        </w:rPr>
        <w:t xml:space="preserve"> be most influential on those 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xml:space="preserve">: Violent video game content will increase aggressive </w:t>
      </w:r>
      <w:r w:rsidR="00EC2608">
        <w:rPr>
          <w:rFonts w:ascii="Times New Roman" w:hAnsi="Times New Roman" w:cs="Times New Roman"/>
          <w:sz w:val="24"/>
          <w:szCs w:val="24"/>
        </w:rPr>
        <w:lastRenderedPageBreak/>
        <w:t>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3B98BF21" w:rsidR="008E676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manualFormatting" : "see Anderson et al., 2010)", "plainTextFormattedCitation" : "(Anderson et al., 2010)", "previouslyFormattedCitation" : "(Anderson et al., 2010)" }, "properties" : { "noteIndex" : 0 }, "schema" : "https://github.com/citation-style-language/schema/raw/master/csl-citation.json" }</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to failures of methods or deception and set our sample 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Power to detect higher-order interactions is harder to estimate, as it is unclear what effect size to expect. Our planned sample size of 400 would have been sufficient to detect effects as small as |ρ| = .12, two-tailed, with 80% power.</w:t>
      </w:r>
    </w:p>
    <w:p w14:paraId="376FB10D" w14:textId="7F364C42"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0FE361BB"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w:t>
      </w:r>
      <w:r>
        <w:rPr>
          <w:rFonts w:ascii="Times New Roman" w:hAnsi="Times New Roman" w:cs="Times New Roman"/>
          <w:sz w:val="24"/>
          <w:szCs w:val="24"/>
        </w:rPr>
        <w:lastRenderedPageBreak/>
        <w:t xml:space="preserve">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6751E08F"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681976E6"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66D6CFF2"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noteIndex" : 0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5EF1">
        <w:rPr>
          <w:rFonts w:ascii="Times New Roman" w:hAnsi="Times New Roman" w:cs="Times New Roman"/>
          <w:sz w:val="24"/>
          <w:szCs w:val="24"/>
        </w:rPr>
        <w:t xml:space="preserve">The cover story </w:t>
      </w:r>
      <w:r w:rsidR="00C95EF1">
        <w:rPr>
          <w:rFonts w:ascii="Times New Roman" w:hAnsi="Times New Roman" w:cs="Times New Roman"/>
          <w:sz w:val="24"/>
          <w:szCs w:val="24"/>
        </w:rPr>
        <w:lastRenderedPageBreak/>
        <w:t xml:space="preserve">described the cold pressor as a form of distraction used in a subsequent task measuring decision-making under distraction. </w:t>
      </w:r>
      <w:r>
        <w:rPr>
          <w:rFonts w:ascii="Times New Roman" w:hAnsi="Times New Roman" w:cs="Times New Roman"/>
          <w:sz w:val="24"/>
          <w:szCs w:val="24"/>
        </w:rPr>
        <w:t xml:space="preserve">Before making the 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et al., 2014)", "plainTextFormattedCitation" : "(Elson et al., 2014)", "previouslyFormattedCitation" : "(Elson et al., 2014)"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4B95413C"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EC57DC">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72AAE03B"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EC57DC">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that they must 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EC57DC">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are lost and confused and need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2CC6E165"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the game, enemies </w:t>
      </w:r>
      <w:r w:rsidR="00355ADB">
        <w:rPr>
          <w:rFonts w:ascii="Times New Roman" w:hAnsi="Times New Roman" w:cs="Times New Roman"/>
          <w:sz w:val="24"/>
          <w:szCs w:val="24"/>
        </w:rPr>
        <w:t xml:space="preserve">would not attack the player, instead </w:t>
      </w:r>
      <w:r>
        <w:rPr>
          <w:rFonts w:ascii="Times New Roman" w:hAnsi="Times New Roman" w:cs="Times New Roman"/>
          <w:sz w:val="24"/>
          <w:szCs w:val="24"/>
        </w:rPr>
        <w:t>walk</w:t>
      </w:r>
      <w:r w:rsidR="00355ADB">
        <w:rPr>
          <w:rFonts w:ascii="Times New Roman" w:hAnsi="Times New Roman" w:cs="Times New Roman"/>
          <w:sz w:val="24"/>
          <w:szCs w:val="24"/>
        </w:rPr>
        <w:t>ing</w:t>
      </w:r>
      <w:r>
        <w:rPr>
          <w:rFonts w:ascii="Times New Roman" w:hAnsi="Times New Roman" w:cs="Times New Roman"/>
          <w:sz w:val="24"/>
          <w:szCs w:val="24"/>
        </w:rPr>
        <w:t xml:space="preserve"> slowly towards the player and wait</w:t>
      </w:r>
      <w:r w:rsidR="00355ADB">
        <w:rPr>
          <w:rFonts w:ascii="Times New Roman" w:hAnsi="Times New Roman" w:cs="Times New Roman"/>
          <w:sz w:val="24"/>
          <w:szCs w:val="24"/>
        </w:rPr>
        <w:t>ing</w:t>
      </w:r>
      <w:r>
        <w:rPr>
          <w:rFonts w:ascii="Times New Roman" w:hAnsi="Times New Roman" w:cs="Times New Roman"/>
          <w:sz w:val="24"/>
          <w:szCs w:val="24"/>
        </w:rPr>
        <w:t xml:space="preserve"> to be killed or zorched.</w:t>
      </w:r>
    </w:p>
    <w:p w14:paraId="64C1B6D5" w14:textId="365F5923"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games were also programmed to track some statistics about the player’s performance. These variables included player deaths, player kills, wounds received, bullets fired, shotgun shells fired, and distance progressed. These were chiefly collected </w:t>
      </w:r>
      <w:r>
        <w:rPr>
          <w:rFonts w:ascii="Times New Roman" w:hAnsi="Times New Roman" w:cs="Times New Roman"/>
          <w:sz w:val="24"/>
          <w:szCs w:val="24"/>
        </w:rPr>
        <w:lastRenderedPageBreak/>
        <w:t>for quality control purposes to make sure that players assigned to the easy condition did not receive wounds and that all players fired their weapons and accumulated some kills.</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1A97D43D"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0A1EC316"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2C621E06" w14:textId="2A505E7E" w:rsidR="00485ACD" w:rsidRDefault="00485ACD" w:rsidP="00355AD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cold pressor consisted of a pitcher of water kept in the laboratory refrigerator. Five minutes before the end of the gameplay session, the research assistant added a dozen ice cubes to the pitcher. </w:t>
      </w:r>
      <w:commentRangeStart w:id="1"/>
      <w:r>
        <w:rPr>
          <w:rFonts w:ascii="Times New Roman" w:hAnsi="Times New Roman" w:cs="Times New Roman"/>
          <w:sz w:val="24"/>
          <w:szCs w:val="24"/>
        </w:rPr>
        <w:t xml:space="preserve">Unfortunately, </w:t>
      </w:r>
      <w:r w:rsidR="00DF2BD3">
        <w:rPr>
          <w:rFonts w:ascii="Times New Roman" w:hAnsi="Times New Roman" w:cs="Times New Roman"/>
          <w:sz w:val="24"/>
          <w:szCs w:val="24"/>
        </w:rPr>
        <w:t xml:space="preserve">we did not take </w:t>
      </w:r>
      <w:r>
        <w:rPr>
          <w:rFonts w:ascii="Times New Roman" w:hAnsi="Times New Roman" w:cs="Times New Roman"/>
          <w:sz w:val="24"/>
          <w:szCs w:val="24"/>
        </w:rPr>
        <w:t>measurements of the pitcher’s temperature.</w:t>
      </w:r>
      <w:commentRangeEnd w:id="1"/>
      <w:r w:rsidR="00DF2BD3">
        <w:rPr>
          <w:rStyle w:val="CommentReference"/>
        </w:rPr>
        <w:commentReference w:id="1"/>
      </w:r>
    </w:p>
    <w:p w14:paraId="63269945" w14:textId="0B84555D"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 xml:space="preserve">water. </w:t>
      </w:r>
    </w:p>
    <w:p w14:paraId="5AD2CEBF" w14:textId="4CD465EF"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2"/>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C95EF1">
        <w:rPr>
          <w:rFonts w:ascii="Times New Roman" w:hAnsi="Times New Roman" w:cs="Times New Roman"/>
          <w:sz w:val="24"/>
          <w:szCs w:val="24"/>
        </w:rPr>
        <w:t xml:space="preserve">distraction (that is,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C95EF1">
        <w:rPr>
          <w:rFonts w:ascii="Times New Roman" w:hAnsi="Times New Roman" w:cs="Times New Roman"/>
          <w:sz w:val="24"/>
          <w:szCs w:val="24"/>
        </w:rPr>
        <w:t>)</w:t>
      </w:r>
      <w:r w:rsidRPr="0078362B">
        <w:rPr>
          <w:rFonts w:ascii="Times New Roman" w:hAnsi="Times New Roman" w:cs="Times New Roman"/>
          <w:sz w:val="24"/>
          <w:szCs w:val="24"/>
        </w:rPr>
        <w:t>.</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416F071B" w14:textId="5C546CDB" w:rsidR="00B06B1B" w:rsidRPr="00B06B1B" w:rsidRDefault="00B06B1B" w:rsidP="00B06B1B">
      <w:pPr>
        <w:keepNext/>
        <w:keepLines/>
        <w:spacing w:after="0" w:line="480" w:lineRule="auto"/>
        <w:outlineLvl w:val="1"/>
        <w:rPr>
          <w:rFonts w:ascii="Times New Roman" w:eastAsia="Times New Roman" w:hAnsi="Times New Roman" w:cs="Times New Roman"/>
          <w:b/>
          <w:bCs/>
          <w:sz w:val="24"/>
          <w:szCs w:val="32"/>
        </w:rPr>
      </w:pPr>
      <w:r w:rsidRPr="00B06B1B">
        <w:rPr>
          <w:rFonts w:ascii="Times New Roman" w:eastAsia="Times New Roman" w:hAnsi="Times New Roman" w:cs="Times New Roman"/>
          <w:b/>
          <w:bCs/>
          <w:sz w:val="24"/>
          <w:szCs w:val="32"/>
        </w:rPr>
        <w:lastRenderedPageBreak/>
        <w:t>Manipulation Check</w:t>
      </w:r>
      <w:r>
        <w:rPr>
          <w:rFonts w:ascii="Times New Roman" w:eastAsia="Times New Roman" w:hAnsi="Times New Roman" w:cs="Times New Roman"/>
          <w:b/>
          <w:bCs/>
          <w:sz w:val="24"/>
          <w:szCs w:val="32"/>
        </w:rPr>
        <w:t>s</w:t>
      </w:r>
    </w:p>
    <w:p w14:paraId="689DF3F6" w14:textId="0C395643" w:rsidR="00780039" w:rsidRPr="00780039" w:rsidRDefault="00780039" w:rsidP="00B06B1B">
      <w:pPr>
        <w:spacing w:after="0" w:line="480" w:lineRule="auto"/>
        <w:ind w:firstLine="720"/>
        <w:rPr>
          <w:rFonts w:ascii="Times New Roman" w:eastAsia="Cambria" w:hAnsi="Times New Roman" w:cs="Times New Roman"/>
          <w:color w:val="FF0000"/>
          <w:sz w:val="24"/>
          <w:szCs w:val="24"/>
        </w:rPr>
      </w:pPr>
      <w:r w:rsidRPr="00780039">
        <w:rPr>
          <w:rFonts w:ascii="Times New Roman" w:eastAsia="Cambria" w:hAnsi="Times New Roman" w:cs="Times New Roman"/>
          <w:color w:val="FF0000"/>
          <w:sz w:val="24"/>
          <w:szCs w:val="24"/>
        </w:rPr>
        <w:t xml:space="preserve">Participant </w:t>
      </w:r>
      <w:r>
        <w:rPr>
          <w:rFonts w:ascii="Times New Roman" w:eastAsia="Cambria" w:hAnsi="Times New Roman" w:cs="Times New Roman"/>
          <w:color w:val="FF0000"/>
          <w:sz w:val="24"/>
          <w:szCs w:val="24"/>
        </w:rPr>
        <w:t>responses on the post-questionnaire were submitted to exploratory factor analysis. Parallel analysis suggested four factors. EFA with the psych package (Revelle, CITE) extracted four factors. These factors represented 1) excitement and enjoyment, 2) challenge, stress, mental effort, 3) difficulty with the controls, and 4) violence and aggression</w:t>
      </w:r>
      <w:r w:rsidR="00C5184E">
        <w:rPr>
          <w:rFonts w:ascii="Times New Roman" w:eastAsia="Cambria" w:hAnsi="Times New Roman" w:cs="Times New Roman"/>
          <w:color w:val="FF0000"/>
          <w:sz w:val="24"/>
          <w:szCs w:val="24"/>
        </w:rPr>
        <w:t>, but also how satisfying the guns were… this is messy</w:t>
      </w:r>
      <w:r>
        <w:rPr>
          <w:rFonts w:ascii="Times New Roman" w:eastAsia="Cambria" w:hAnsi="Times New Roman" w:cs="Times New Roman"/>
          <w:color w:val="FF0000"/>
          <w:sz w:val="24"/>
          <w:szCs w:val="24"/>
        </w:rPr>
        <w:t xml:space="preserve">. </w:t>
      </w:r>
    </w:p>
    <w:p w14:paraId="5B7075BE" w14:textId="0574B059"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b/>
          <w:sz w:val="24"/>
          <w:szCs w:val="24"/>
        </w:rPr>
        <w:t>Game manipulation.</w:t>
      </w:r>
      <w:r w:rsidRPr="00B06B1B">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3</w:t>
      </w:r>
      <w:r w:rsidR="00516782">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w:t>
      </w:r>
      <w:r w:rsidR="00516782" w:rsidRPr="00516782">
        <w:rPr>
          <w:rFonts w:ascii="Times New Roman" w:eastAsia="Cambria" w:hAnsi="Times New Roman" w:cs="Times New Roman"/>
          <w:i/>
          <w:sz w:val="24"/>
          <w:szCs w:val="24"/>
        </w:rPr>
        <w:t>SD</w:t>
      </w:r>
      <w:r w:rsidR="00516782">
        <w:rPr>
          <w:rFonts w:ascii="Times New Roman" w:eastAsia="Cambria" w:hAnsi="Times New Roman" w:cs="Times New Roman"/>
          <w:sz w:val="24"/>
          <w:szCs w:val="24"/>
        </w:rPr>
        <w:t xml:space="preserve"> = </w:t>
      </w:r>
      <w:r w:rsidRPr="00B06B1B">
        <w:rPr>
          <w:rFonts w:ascii="Times New Roman" w:eastAsia="Cambria" w:hAnsi="Times New Roman" w:cs="Times New Roman"/>
          <w:sz w:val="24"/>
          <w:szCs w:val="24"/>
        </w:rPr>
        <w:t>1.6) was much more violent than the non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 xml:space="preserve">SD </w:t>
      </w:r>
      <w:r w:rsidR="00516782" w:rsidRPr="00516782">
        <w:rPr>
          <w:rFonts w:ascii="Times New Roman" w:eastAsia="Cambria" w:hAnsi="Times New Roman" w:cs="Times New Roman"/>
          <w:sz w:val="24"/>
          <w:szCs w:val="24"/>
        </w:rPr>
        <w:t>=</w:t>
      </w:r>
      <w:r w:rsidRPr="00516782">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xml:space="preserve">1.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2.1, [1.8, 2.4]).</w:t>
      </w:r>
      <w:r w:rsidR="00516782">
        <w:rPr>
          <w:rFonts w:ascii="Times New Roman" w:eastAsia="Cambria" w:hAnsi="Times New Roman" w:cs="Times New Roman"/>
          <w:sz w:val="24"/>
          <w:szCs w:val="24"/>
        </w:rPr>
        <w:t xml:space="preserve"> </w:t>
      </w:r>
      <w:r w:rsidR="008C55D7">
        <w:rPr>
          <w:rFonts w:ascii="Times New Roman" w:eastAsia="Cambria" w:hAnsi="Times New Roman" w:cs="Times New Roman"/>
          <w:sz w:val="24"/>
          <w:szCs w:val="24"/>
        </w:rPr>
        <w:t xml:space="preserve">Exploratory factor analysis suggested a latent factor of how challenging, stressful, difficult, exhausting, and requiring of mental effort the game was. </w:t>
      </w:r>
      <w:r w:rsidR="00516782">
        <w:rPr>
          <w:rFonts w:ascii="Times New Roman" w:eastAsia="Cambria" w:hAnsi="Times New Roman" w:cs="Times New Roman"/>
          <w:sz w:val="24"/>
          <w:szCs w:val="24"/>
        </w:rPr>
        <w:t xml:space="preserve">Participants also rated the difficult </w:t>
      </w:r>
      <w:r w:rsidR="00516782" w:rsidRPr="008C55D7">
        <w:rPr>
          <w:rFonts w:ascii="Times New Roman" w:eastAsia="Cambria" w:hAnsi="Times New Roman" w:cs="Times New Roman"/>
          <w:sz w:val="24"/>
          <w:szCs w:val="24"/>
        </w:rPr>
        <w:t>game (</w:t>
      </w:r>
      <w:r w:rsidR="00516782" w:rsidRPr="008C55D7">
        <w:rPr>
          <w:rFonts w:ascii="Times New Roman" w:eastAsia="Cambria" w:hAnsi="Times New Roman" w:cs="Times New Roman"/>
          <w:i/>
          <w:sz w:val="24"/>
          <w:szCs w:val="24"/>
        </w:rPr>
        <w:t xml:space="preserve">M </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0.33</w:t>
      </w:r>
      <w:r w:rsidR="00516782" w:rsidRPr="008C55D7">
        <w:rPr>
          <w:rFonts w:ascii="Times New Roman" w:eastAsia="Cambria" w:hAnsi="Times New Roman" w:cs="Times New Roman"/>
          <w:sz w:val="24"/>
          <w:szCs w:val="24"/>
        </w:rPr>
        <w:t>,</w:t>
      </w:r>
      <w:r w:rsidR="00516782" w:rsidRPr="008C55D7">
        <w:rPr>
          <w:rFonts w:ascii="Times New Roman" w:eastAsia="Cambria" w:hAnsi="Times New Roman" w:cs="Times New Roman"/>
          <w:i/>
          <w:sz w:val="24"/>
          <w:szCs w:val="24"/>
        </w:rPr>
        <w:t xml:space="preserve"> SD </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0.94</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higher on this factor</w:t>
      </w:r>
      <w:r w:rsidR="00516782" w:rsidRPr="008C55D7">
        <w:rPr>
          <w:rFonts w:ascii="Times New Roman" w:eastAsia="Cambria" w:hAnsi="Times New Roman" w:cs="Times New Roman"/>
          <w:sz w:val="24"/>
          <w:szCs w:val="24"/>
        </w:rPr>
        <w:t xml:space="preserve"> than the easy game (</w:t>
      </w:r>
      <w:r w:rsidR="00516782" w:rsidRPr="008C55D7">
        <w:rPr>
          <w:rFonts w:ascii="Times New Roman" w:eastAsia="Cambria" w:hAnsi="Times New Roman" w:cs="Times New Roman"/>
          <w:i/>
          <w:sz w:val="24"/>
          <w:szCs w:val="24"/>
        </w:rPr>
        <w:t>M</w:t>
      </w:r>
      <w:r w:rsidR="00780039">
        <w:rPr>
          <w:rFonts w:ascii="Times New Roman" w:eastAsia="Cambria" w:hAnsi="Times New Roman" w:cs="Times New Roman"/>
          <w:sz w:val="24"/>
          <w:szCs w:val="24"/>
        </w:rPr>
        <w:t xml:space="preserve"> = </w:t>
      </w:r>
      <w:r w:rsidR="008C55D7" w:rsidRPr="008C55D7">
        <w:rPr>
          <w:rFonts w:ascii="Times New Roman" w:eastAsia="Cambria" w:hAnsi="Times New Roman" w:cs="Times New Roman"/>
          <w:sz w:val="24"/>
          <w:szCs w:val="24"/>
        </w:rPr>
        <w:t>-0.3</w:t>
      </w:r>
      <w:r w:rsidR="00780039">
        <w:rPr>
          <w:rFonts w:ascii="Times New Roman" w:eastAsia="Cambria" w:hAnsi="Times New Roman" w:cs="Times New Roman"/>
          <w:sz w:val="24"/>
          <w:szCs w:val="24"/>
        </w:rPr>
        <w:t>4</w:t>
      </w:r>
      <w:r w:rsidR="00516782" w:rsidRPr="008C55D7">
        <w:rPr>
          <w:rFonts w:ascii="Times New Roman" w:eastAsia="Cambria" w:hAnsi="Times New Roman" w:cs="Times New Roman"/>
          <w:i/>
          <w:sz w:val="24"/>
          <w:szCs w:val="24"/>
        </w:rPr>
        <w:t>, SD</w:t>
      </w:r>
      <w:r w:rsidR="00516782" w:rsidRPr="008C55D7">
        <w:rPr>
          <w:rFonts w:ascii="Times New Roman" w:eastAsia="Cambria" w:hAnsi="Times New Roman" w:cs="Times New Roman"/>
          <w:sz w:val="24"/>
          <w:szCs w:val="24"/>
        </w:rPr>
        <w:t xml:space="preserve"> =</w:t>
      </w:r>
      <w:r w:rsidR="008C55D7" w:rsidRPr="008C55D7">
        <w:rPr>
          <w:rFonts w:ascii="Times New Roman" w:eastAsia="Cambria" w:hAnsi="Times New Roman" w:cs="Times New Roman"/>
          <w:sz w:val="24"/>
          <w:szCs w:val="24"/>
        </w:rPr>
        <w:t xml:space="preserve"> 0.73</w:t>
      </w:r>
      <w:r w:rsidR="00516782" w:rsidRPr="008C55D7">
        <w:rPr>
          <w:rFonts w:ascii="Times New Roman" w:eastAsia="Cambria" w:hAnsi="Times New Roman" w:cs="Times New Roman"/>
          <w:sz w:val="24"/>
          <w:szCs w:val="24"/>
        </w:rPr>
        <w:t xml:space="preserve">, </w:t>
      </w:r>
      <w:r w:rsidR="00516782" w:rsidRPr="008C55D7">
        <w:rPr>
          <w:rFonts w:ascii="Times New Roman" w:eastAsia="Cambria" w:hAnsi="Times New Roman" w:cs="Times New Roman"/>
          <w:i/>
          <w:sz w:val="24"/>
          <w:szCs w:val="24"/>
        </w:rPr>
        <w:t>d</w:t>
      </w:r>
      <w:r w:rsidR="00516782" w:rsidRPr="008C55D7">
        <w:rPr>
          <w:rFonts w:ascii="Times New Roman" w:eastAsia="Cambria" w:hAnsi="Times New Roman" w:cs="Times New Roman"/>
          <w:sz w:val="24"/>
          <w:szCs w:val="24"/>
        </w:rPr>
        <w:t xml:space="preserve"> = </w:t>
      </w:r>
      <w:r w:rsidR="008C55D7" w:rsidRPr="008C55D7">
        <w:rPr>
          <w:rFonts w:ascii="Times New Roman" w:eastAsia="Cambria" w:hAnsi="Times New Roman" w:cs="Times New Roman"/>
          <w:sz w:val="24"/>
          <w:szCs w:val="24"/>
        </w:rPr>
        <w:t>0.74</w:t>
      </w:r>
      <w:r w:rsidR="00516782" w:rsidRPr="008C55D7">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0.50, 0.99]).</w:t>
      </w:r>
      <w:r w:rsidR="00516782">
        <w:rPr>
          <w:rFonts w:ascii="Times New Roman" w:eastAsia="Cambria" w:hAnsi="Times New Roman" w:cs="Times New Roman"/>
          <w:i/>
          <w:sz w:val="24"/>
          <w:szCs w:val="24"/>
        </w:rPr>
        <w:t xml:space="preserve"> </w:t>
      </w:r>
      <w:r w:rsidR="00516782">
        <w:rPr>
          <w:rFonts w:ascii="Times New Roman" w:eastAsia="Cambria" w:hAnsi="Times New Roman" w:cs="Times New Roman"/>
          <w:sz w:val="24"/>
          <w:szCs w:val="24"/>
        </w:rPr>
        <w:t xml:space="preserve"> </w:t>
      </w:r>
    </w:p>
    <w:p w14:paraId="0461D930"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b/>
          <w:sz w:val="24"/>
          <w:szCs w:val="24"/>
        </w:rPr>
        <w:t>Provocation.</w:t>
      </w:r>
      <w:r w:rsidRPr="00B06B1B">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7), anger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4.2,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8), and annoy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4.9,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8) by their partner. Furthermore, they were neither happy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4,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4) nor pleased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4) with their partner and found the feedback unhelpful (</w:t>
      </w:r>
      <w:r w:rsidRPr="00780039">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1.7, </w:t>
      </w:r>
      <w:r w:rsidRPr="00780039">
        <w:rPr>
          <w:rFonts w:ascii="Times New Roman" w:eastAsia="Cambria" w:hAnsi="Times New Roman" w:cs="Times New Roman"/>
          <w:i/>
          <w:sz w:val="24"/>
          <w:szCs w:val="24"/>
        </w:rPr>
        <w:t>SD</w:t>
      </w:r>
      <w:r w:rsidRPr="00B06B1B">
        <w:rPr>
          <w:rFonts w:ascii="Times New Roman" w:eastAsia="Cambria" w:hAnsi="Times New Roman" w:cs="Times New Roman"/>
          <w:sz w:val="24"/>
          <w:szCs w:val="24"/>
        </w:rPr>
        <w:t xml:space="preserve"> = 1.3).</w:t>
      </w:r>
    </w:p>
    <w:p w14:paraId="38D5ADC7" w14:textId="14E4A777"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w:t>
      </w:r>
      <w:r w:rsidRPr="00B06B1B">
        <w:rPr>
          <w:rFonts w:ascii="Times New Roman" w:eastAsia="Cambria" w:hAnsi="Times New Roman" w:cs="Times New Roman"/>
          <w:sz w:val="24"/>
          <w:szCs w:val="24"/>
        </w:rPr>
        <w:lastRenderedPageBreak/>
        <w:t xml:space="preserve">extracted using oblimin rotation. The first factor accounted for 52% of the variance and had the expected pattern of loadings: .77, .76, and .67 for irritation, anger, and annoyance, -.25, .02, and .02 for happiness, helpfulness, and pleasure. This provocation factor was then used as a linear predictor of cold pressor assignment. The relationship was moderately strong,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9) = 5.73,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lt; .001,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33 [.22, .43], suggesting that the cold pressor measure was </w:t>
      </w:r>
      <w:r w:rsidR="00F5598D">
        <w:rPr>
          <w:rFonts w:ascii="Times New Roman" w:eastAsia="Cambria" w:hAnsi="Times New Roman" w:cs="Times New Roman"/>
          <w:sz w:val="24"/>
          <w:szCs w:val="24"/>
        </w:rPr>
        <w:t>sensitive to</w:t>
      </w:r>
      <w:r w:rsidRPr="00B06B1B">
        <w:rPr>
          <w:rFonts w:ascii="Times New Roman" w:eastAsia="Cambria" w:hAnsi="Times New Roman" w:cs="Times New Roman"/>
          <w:sz w:val="24"/>
          <w:szCs w:val="24"/>
        </w:rPr>
        <w:t xml:space="preserve"> participants’ intent to aggress. A scatterplot and loess regression line are provided in Figure 1.</w:t>
      </w:r>
    </w:p>
    <w:p w14:paraId="58283097" w14:textId="5ED352EE" w:rsidR="0064302C" w:rsidRDefault="0064302C" w:rsidP="0064302C">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 Scatterplot of cold pressor sensitivity to composite irritation.</w:t>
      </w:r>
    </w:p>
    <w:p w14:paraId="18DCEE25" w14:textId="77777777" w:rsidR="0064302C" w:rsidRDefault="0064302C" w:rsidP="0064302C">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03439A" wp14:editId="4A454A7B">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238F2F00" w14:textId="4DF67869" w:rsidR="0064302C" w:rsidRDefault="0064302C" w:rsidP="0064302C">
      <w:pPr>
        <w:spacing w:after="120" w:line="480" w:lineRule="auto"/>
        <w:ind w:left="720" w:right="720"/>
        <w:rPr>
          <w:rFonts w:ascii="Times New Roman" w:hAnsi="Times New Roman" w:cs="Times New Roman"/>
          <w:sz w:val="24"/>
          <w:szCs w:val="24"/>
        </w:rPr>
      </w:pPr>
      <w:r>
        <w:rPr>
          <w:rFonts w:ascii="Times New Roman" w:hAnsi="Times New Roman" w:cs="Times New Roman"/>
          <w:sz w:val="24"/>
          <w:szCs w:val="24"/>
        </w:rPr>
        <w:t>Scatterplot of participants’ experienced provocation and cold pressor assignment. A locally-weighted regression curve (LOESS) with shaded standard error region is overlaid.</w:t>
      </w:r>
    </w:p>
    <w:p w14:paraId="037635EE" w14:textId="77777777" w:rsidR="00216538" w:rsidRPr="00B06B1B" w:rsidRDefault="00216538" w:rsidP="0064302C">
      <w:pPr>
        <w:spacing w:after="120" w:line="480" w:lineRule="auto"/>
        <w:ind w:left="720" w:right="720"/>
        <w:rPr>
          <w:rFonts w:ascii="Times New Roman" w:eastAsia="Cambria" w:hAnsi="Times New Roman" w:cs="Times New Roman"/>
          <w:sz w:val="24"/>
          <w:szCs w:val="24"/>
        </w:rPr>
      </w:pPr>
    </w:p>
    <w:p w14:paraId="78786CA1"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2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7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3 [-0.27, 0.2]; </w:t>
      </w:r>
      <w:r w:rsidRPr="00B06B1B">
        <w:rPr>
          <w:rFonts w:ascii="Times New Roman" w:eastAsia="Cambria" w:hAnsi="Times New Roman" w:cs="Times New Roman"/>
          <w:sz w:val="24"/>
          <w:szCs w:val="24"/>
        </w:rPr>
        <w:lastRenderedPageBreak/>
        <w:t xml:space="preserve">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17,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86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2 [-0.26, 0.22]; Violence ×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2,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34, 0.13]), suggesting that the game played had a minimal influence on participants’ reaction to the feedback.</w:t>
      </w:r>
    </w:p>
    <w:p w14:paraId="65EF9ED7" w14:textId="77777777"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2" w:name="conventional-general-linear-models."/>
      <w:bookmarkEnd w:id="2"/>
      <w:r w:rsidRPr="00B06B1B">
        <w:rPr>
          <w:rFonts w:ascii="Times New Roman" w:eastAsia="Times New Roman" w:hAnsi="Times New Roman" w:cs="Times New Roman"/>
          <w:b/>
          <w:bCs/>
          <w:sz w:val="24"/>
          <w:szCs w:val="28"/>
        </w:rPr>
        <w:t>Con</w:t>
      </w:r>
      <w:r>
        <w:rPr>
          <w:rFonts w:ascii="Times New Roman" w:eastAsia="Times New Roman" w:hAnsi="Times New Roman" w:cs="Times New Roman"/>
          <w:b/>
          <w:bCs/>
          <w:sz w:val="24"/>
          <w:szCs w:val="28"/>
        </w:rPr>
        <w:t>ventional General Linear Models</w:t>
      </w:r>
    </w:p>
    <w:p w14:paraId="092BEC67" w14:textId="34AD8941"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518D2D4" w14:textId="7A58DCB1"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Neither model found any significant effects. Neither game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71,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game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85,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5,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13, 0.34]), nor their interact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129,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8 [-0.42, 0.05]) significantly predicted aggression. Additionally, neither lef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1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7 [-.18, .05]) nor righ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6) = 0.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602,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3 [-.09, .15]) had a significant main effect on aggressive behavior.</w:t>
      </w:r>
      <w:r w:rsidR="008E4575">
        <w:rPr>
          <w:rFonts w:ascii="Times New Roman" w:eastAsia="Cambria" w:hAnsi="Times New Roman" w:cs="Times New Roman"/>
          <w:sz w:val="24"/>
          <w:szCs w:val="24"/>
        </w:rPr>
        <w:t xml:space="preserve"> See Figure 2</w:t>
      </w:r>
      <w:r w:rsidR="00216538">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No higher-order interactions involving 2D:4D ratio of either hand were statistically significant. Full model output is summarized in Tables 2 and 3.</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0101936C"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Pr="000E437F">
        <w:rPr>
          <w:rFonts w:ascii="Times New Roman" w:hAnsi="Times New Roman" w:cs="Times New Roman"/>
          <w:noProof/>
          <w:sz w:val="24"/>
          <w:szCs w:val="24"/>
        </w:rPr>
        <w:drawing>
          <wp:inline distT="0" distB="0" distL="0" distR="0" wp14:anchorId="773BEE8C" wp14:editId="513B58A2">
            <wp:extent cx="5486400" cy="3384550"/>
            <wp:effectExtent l="0" t="0" r="0" b="0"/>
            <wp:docPr id="8" name="Picture 8" descr="C:\Users\jbhilga\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Documents\Github\vg-dissertation\r2d4d_x_2x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Pr="000E437F">
        <w:rPr>
          <w:rFonts w:ascii="Times New Roman" w:hAnsi="Times New Roman" w:cs="Times New Roman"/>
          <w:noProof/>
          <w:sz w:val="24"/>
          <w:szCs w:val="24"/>
        </w:rPr>
        <w:drawing>
          <wp:inline distT="0" distB="0" distL="0" distR="0" wp14:anchorId="6CC42EB8" wp14:editId="3D4129F4">
            <wp:extent cx="5486400" cy="3384550"/>
            <wp:effectExtent l="0" t="0" r="0" b="0"/>
            <wp:docPr id="7" name="Picture 7" descr="C:\Users\jbhilga\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Documents\Github\vg-dissertation\l2d4d_x_2x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77777777"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illustrating the relationship between 2D:4D and aggression in each condition. 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545CFDAF"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lastRenderedPageBreak/>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0.7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434,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9 [-0.14, 0.33], the effect of difficulty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0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8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3 [-0.11, 0.37], and their interaction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18,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2 [-0.36, 0.12]. Effects of left-hand and right-hand 2D:4D remained nonsignificant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6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2 [-.24, .01] an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8) = -0.3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5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2 [-.14, .11], respectively).</w:t>
      </w:r>
    </w:p>
    <w:p w14:paraId="007752B7" w14:textId="5483E3A5"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3" w:name="bayesian-anova."/>
      <w:bookmarkEnd w:id="3"/>
      <w:r>
        <w:rPr>
          <w:rFonts w:ascii="Times New Roman" w:eastAsia="Times New Roman" w:hAnsi="Times New Roman" w:cs="Times New Roman"/>
          <w:b/>
          <w:bCs/>
          <w:sz w:val="24"/>
          <w:szCs w:val="28"/>
        </w:rPr>
        <w:t>Bayesian ANOVA</w:t>
      </w:r>
    </w:p>
    <w:p w14:paraId="6D8FED4C" w14:textId="7971175A"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Models were compared using the BayesFactor package for R </w:t>
      </w:r>
      <w:r w:rsidR="00DA7487">
        <w:rPr>
          <w:rFonts w:ascii="Times New Roman" w:eastAsia="Cambria" w:hAnsi="Times New Roman" w:cs="Times New Roman"/>
          <w:sz w:val="24"/>
          <w:szCs w:val="24"/>
        </w:rPr>
        <w:fldChar w:fldCharType="begin" w:fldLock="1"/>
      </w:r>
      <w:r w:rsidR="00EC57DC">
        <w:rPr>
          <w:rFonts w:ascii="Times New Roman" w:eastAsia="Cambria" w:hAnsi="Times New Roman" w:cs="Times New Roman"/>
          <w:sz w:val="24"/>
          <w:szCs w:val="24"/>
        </w:rPr>
        <w:instrText>ADDIN CSL_CITATION { "citationItems" : [ { "id" : "ITEM-1", "itemData" : { "author" : [ { "dropping-particle" : "", "family" : "Morey", "given" : "Richard D", "non-dropping-particle" : "", "parse-names" : false, "suffix" : "" }, { "dropping-particle" : "", "family" : "Rouder", "given" : "Jeffrey N", "non-dropping-particle" : "", "parse-names" : false, "suffix" : "" } ], "id" : "ITEM-1", "issued" : { "date-parts" : [ [ "2015" ] ] }, "number" : "0.9.12-2", "title" : "BayesFactor: Computation of Bayes Factors for Common Designs", "type" : "article" }, "uris" : [ "http://www.mendeley.com/documents/?uuid=0b74d046-291d-4a33-8c4d-b53caa5a16f4" ] } ], "mendeley" : { "formattedCitation" : "(Morey &amp; Rouder, 2015)", "plainTextFormattedCitation" : "(Morey &amp; Rouder, 2015)", "previouslyFormattedCitation" : "(Morey &amp; Rouder, 2015)" }, "properties" : { "noteIndex" : 0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Morey &amp; Rouder, 2015)</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scale of the effect size under the alternative hypothesis was specified as </w:t>
      </w:r>
      <w:r w:rsidR="00516782">
        <w:rPr>
          <w:rFonts w:ascii="Times New Roman" w:eastAsia="Cambria" w:hAnsi="Times New Roman" w:cs="Times New Roman"/>
          <w:sz w:val="24"/>
          <w:szCs w:val="24"/>
        </w:rPr>
        <w:t>H</w:t>
      </w:r>
      <w:r w:rsidR="00516782">
        <w:rPr>
          <w:rFonts w:ascii="Times New Roman" w:eastAsia="Cambria" w:hAnsi="Times New Roman" w:cs="Times New Roman"/>
          <w:sz w:val="24"/>
          <w:szCs w:val="24"/>
          <w:vertAlign w:val="subscript"/>
        </w:rPr>
        <w:t>1</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r w:rsidR="00516782">
        <w:rPr>
          <w:rFonts w:ascii="Times New Roman" w:eastAsia="Cambria" w:hAnsi="Times New Roman" w:cs="Times New Roman"/>
          <w:sz w:val="24"/>
          <w:szCs w:val="24"/>
        </w:rPr>
        <w:t>, H</w:t>
      </w:r>
      <w:r w:rsidR="00516782">
        <w:rPr>
          <w:rFonts w:ascii="Times New Roman" w:eastAsia="Cambria" w:hAnsi="Times New Roman" w:cs="Times New Roman"/>
          <w:sz w:val="24"/>
          <w:szCs w:val="24"/>
          <w:vertAlign w:val="subscript"/>
        </w:rPr>
        <w:t>0</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00516782">
        <w:rPr>
          <w:rFonts w:ascii="Times New Roman" w:eastAsia="Cambria" w:hAnsi="Times New Roman" w:cs="Times New Roman"/>
          <w:sz w:val="24"/>
          <w:szCs w:val="24"/>
        </w:rPr>
        <w:t xml:space="preserve"> = 0</w:t>
      </w:r>
      <w:r w:rsidRPr="00B06B1B">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This is the same prior that describes the nil-null hypothesis used in frequentist testing.</w:t>
      </w:r>
    </w:p>
    <w:p w14:paraId="458F6223" w14:textId="63F60DD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w:t>
      </w:r>
      <w:r w:rsidRPr="00B06B1B">
        <w:rPr>
          <w:rFonts w:ascii="Times New Roman" w:eastAsia="Cambria" w:hAnsi="Times New Roman" w:cs="Times New Roman"/>
          <w:sz w:val="24"/>
          <w:szCs w:val="24"/>
        </w:rPr>
        <w:lastRenderedPageBreak/>
        <w:t>1.25 favoring the null). Neither violence nor difficulty interacted with 2D:4D of the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6, 4.13, respectively) or 2D:4D of the righ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4.84, 4.32). The Violence × Difficulty × 2D:4D interaction was not supported (lef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38, righ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04).</w:t>
      </w:r>
    </w:p>
    <w:p w14:paraId="28B4B75A" w14:textId="5023406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Experienced provocation was added to the model as a predictor. An effect of provocation was strongly supporte</w:t>
      </w:r>
      <w:r w:rsidR="00DA7487">
        <w:rPr>
          <w:rFonts w:ascii="Times New Roman" w:eastAsia="Cambria" w:hAnsi="Times New Roman" w:cs="Times New Roman"/>
          <w:sz w:val="24"/>
          <w:szCs w:val="24"/>
        </w:rPr>
        <w:t>d by the evidence (BF = 1.04</w:t>
      </w:r>
      <w:r w:rsidR="00117822">
        <w:rPr>
          <w:rFonts w:ascii="Times New Roman" w:eastAsia="Cambria" w:hAnsi="Times New Roman" w:cs="Times New Roman"/>
          <w:sz w:val="24"/>
          <w:szCs w:val="24"/>
        </w:rPr>
        <w:t>×</w:t>
      </w:r>
      <w:r w:rsidRPr="00B06B1B">
        <w:rPr>
          <w:rFonts w:ascii="Times New Roman" w:eastAsia="Cambria" w:hAnsi="Times New Roman" w:cs="Times New Roman"/>
          <w:sz w:val="24"/>
          <w:szCs w:val="24"/>
        </w:rPr>
        <w:t>10</w:t>
      </w:r>
      <w:r w:rsidR="00DA7487" w:rsidRPr="00DA7487">
        <w:rPr>
          <w:rFonts w:ascii="Times New Roman" w:eastAsia="Cambria" w:hAnsi="Times New Roman" w:cs="Times New Roman"/>
          <w:sz w:val="24"/>
          <w:szCs w:val="24"/>
          <w:vertAlign w:val="superscript"/>
        </w:rPr>
        <w:t>6</w:t>
      </w:r>
      <w:r w:rsidRPr="00B06B1B">
        <w:rPr>
          <w:rFonts w:ascii="Times New Roman" w:eastAsia="Cambria" w:hAnsi="Times New Roman" w:cs="Times New Roman"/>
          <w:sz w:val="24"/>
          <w:szCs w:val="24"/>
        </w:rPr>
        <w:t>). However, addition of this covariate did not improve the strength of evidence for main effects of violence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 4.92), difficulty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3.63), or 2D:4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6,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6.13, right hand). Taken together, these results indicate that aggression could be predicted by experienced provocation but not by game condition.</w:t>
      </w:r>
    </w:p>
    <w:p w14:paraId="43140D5E" w14:textId="22EFAA85"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bookmarkStart w:id="4" w:name="non-local-bayesian-prior."/>
      <w:bookmarkEnd w:id="4"/>
      <w:r w:rsidRPr="00B06B1B">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B06B1B">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351B559" w14:textId="20F75C9D"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main effect of </w:t>
      </w:r>
      <w:r w:rsidR="00117822">
        <w:rPr>
          <w:rFonts w:ascii="Times New Roman" w:eastAsia="Cambria" w:hAnsi="Times New Roman" w:cs="Times New Roman"/>
          <w:sz w:val="24"/>
          <w:szCs w:val="24"/>
        </w:rPr>
        <w:t>v</w:t>
      </w:r>
      <w:r w:rsidRPr="00B06B1B">
        <w:rPr>
          <w:rFonts w:ascii="Times New Roman" w:eastAsia="Cambria" w:hAnsi="Times New Roman" w:cs="Times New Roman"/>
          <w:sz w:val="24"/>
          <w:szCs w:val="24"/>
        </w:rPr>
        <w:t xml:space="preserve">iolence w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An online Bayes factor calculator </w:t>
      </w:r>
      <w:r w:rsidR="00DA7487">
        <w:rPr>
          <w:rFonts w:ascii="Times New Roman" w:eastAsia="Cambria" w:hAnsi="Times New Roman" w:cs="Times New Roman"/>
          <w:sz w:val="24"/>
          <w:szCs w:val="24"/>
        </w:rPr>
        <w:fldChar w:fldCharType="begin" w:fldLock="1"/>
      </w:r>
      <w:r w:rsidR="00EC57DC">
        <w:rPr>
          <w:rFonts w:ascii="Times New Roman" w:eastAsia="Cambria" w:hAnsi="Times New Roman" w:cs="Times New Roman"/>
          <w:sz w:val="24"/>
          <w:szCs w:val="24"/>
        </w:rPr>
        <w:instrText>ADDIN CSL_CITATION { "citationItems" : [ { "id" : "ITEM-1", "itemData" : { "ISBN" : "023054231X", "abstract" : "Karl Popper and demarcation -- Kuhn and Lakatos : paradigms and programmes -- Neyman Pearson and hypothesis testing -- Bayes and the probability of hypotheses -- Fisher and the likelihood : the Royall Road to evidence.", "author" : [ { "dropping-particle" : "", "family" : "Dienes", "given" : "Zoltan", "non-dropping-particle" : "", "parse-names" : false, "suffix" : "" } ], "id" : "ITEM-1", "issued" : { "date-parts" : [ [ "2008" ] ] }, "number-of-pages" : "170", "publisher" : "Palgrave Macmillan", "title" : "Understanding psychology as a science : an introduction to scientific and statistical inference", "type" : "book" }, "uris" : [ "http://www.mendeley.com/documents/?uuid=c7a78b12-83b0-3eaa-be77-ba2c2fe9c88c" ] } ], "mendeley" : { "formattedCitation" : "(Dienes, 2008)", "plainTextFormattedCitation" : "(Dienes, 2008)", "previouslyFormattedCitation" : "(Dienes, 2008)" }, "properties" : { "noteIndex" : 0 }, "schema" : "https://github.com/citation-style-language/schema/raw/master/csl-citation.json" }</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Dienes, 2008)</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1: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43 [.35, .52]. The obtained Bayes factor substantially preferred the null, B</w:t>
      </w:r>
      <w:r w:rsidR="00DA7487">
        <w:rPr>
          <w:rFonts w:ascii="Times New Roman" w:eastAsia="Cambria" w:hAnsi="Times New Roman" w:cs="Times New Roman"/>
          <w:sz w:val="24"/>
          <w:szCs w:val="24"/>
        </w:rPr>
        <w:t>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4.2.</w:t>
      </w:r>
    </w:p>
    <w:p w14:paraId="20A70E3F" w14:textId="55933011"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30</w:t>
      </w:r>
      <w:r w:rsidR="00117822">
        <w:rPr>
          <w:rFonts w:ascii="Times New Roman" w:eastAsia="Cambria" w:hAnsi="Times New Roman" w:cs="Times New Roman"/>
          <w:sz w:val="24"/>
          <w:szCs w:val="24"/>
        </w:rPr>
        <w:t xml:space="preserve"> </w:t>
      </w:r>
      <w:r w:rsidR="00117822">
        <w:rPr>
          <w:rFonts w:ascii="Times New Roman" w:eastAsia="Cambria" w:hAnsi="Times New Roman" w:cs="Times New Roman"/>
          <w:sz w:val="24"/>
          <w:szCs w:val="24"/>
        </w:rPr>
        <w:fldChar w:fldCharType="begin" w:fldLock="1"/>
      </w:r>
      <w:r w:rsidR="00EC57DC">
        <w:rPr>
          <w:rFonts w:ascii="Times New Roman" w:eastAsia="Cambria"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noteIndex" : 0 }, "schema" : "https://github.com/citation-style-language/schema/raw/master/csl-citation.json" }</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Kepes, Bushman, &amp; Anderson, 2017)</w:t>
      </w:r>
      <w:r w:rsidR="00117822">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Bayes factor calculator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2: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30 </w:t>
      </w:r>
      <w:r w:rsidRPr="00B06B1B">
        <w:rPr>
          <w:rFonts w:ascii="Times New Roman" w:eastAsia="Cambria" w:hAnsi="Times New Roman" w:cs="Times New Roman"/>
          <w:sz w:val="24"/>
          <w:szCs w:val="24"/>
        </w:rPr>
        <w:lastRenderedPageBreak/>
        <w:t>[.20, .40]. The obtained Bayes factor still preferred the null, but less so relative to this more modest estimate, B</w:t>
      </w:r>
      <w:r w:rsidR="00DA7487">
        <w:rPr>
          <w:rFonts w:ascii="Times New Roman" w:eastAsia="Cambria" w:hAnsi="Times New Roman" w:cs="Times New Roman"/>
          <w:sz w:val="24"/>
          <w:szCs w:val="24"/>
        </w:rPr>
        <w:t>F</w:t>
      </w:r>
      <w:r w:rsidR="00DA7487">
        <w:rPr>
          <w:rFonts w:ascii="Times New Roman" w:eastAsia="Cambria" w:hAnsi="Times New Roman" w:cs="Times New Roman"/>
          <w:sz w:val="24"/>
          <w:szCs w:val="24"/>
          <w:vertAlign w:val="subscript"/>
        </w:rPr>
        <w:t>02</w:t>
      </w:r>
      <w:r w:rsidRPr="00B06B1B">
        <w:rPr>
          <w:rFonts w:ascii="Times New Roman" w:eastAsia="Cambria" w:hAnsi="Times New Roman" w:cs="Times New Roman"/>
          <w:sz w:val="24"/>
          <w:szCs w:val="24"/>
        </w:rPr>
        <w:t xml:space="preserve"> = 2.0.</w:t>
      </w:r>
    </w:p>
    <w:p w14:paraId="43DA448E"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5" w:name="supplementary-methods"/>
      <w:bookmarkEnd w:id="5"/>
      <w:r w:rsidRPr="00B06B1B">
        <w:rPr>
          <w:rFonts w:ascii="Times New Roman" w:eastAsia="Times New Roman" w:hAnsi="Times New Roman" w:cs="Times New Roman"/>
          <w:b/>
          <w:bCs/>
          <w:sz w:val="24"/>
          <w:szCs w:val="28"/>
        </w:rPr>
        <w:t>Supplementary methods</w:t>
      </w:r>
    </w:p>
    <w:p w14:paraId="2784C1DF" w14:textId="6FC6D825"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Cold pressor assignments were non-normally distributed. </w:t>
      </w:r>
      <w:r w:rsidR="005D4ECF">
        <w:rPr>
          <w:rFonts w:ascii="Times New Roman" w:eastAsia="Cambria" w:hAnsi="Times New Roman" w:cs="Times New Roman"/>
          <w:sz w:val="24"/>
          <w:szCs w:val="24"/>
        </w:rPr>
        <w:t xml:space="preserve">Alternative statistical approaches were attempted to handle this. </w:t>
      </w:r>
      <w:r w:rsidRPr="00B06B1B">
        <w:rPr>
          <w:rFonts w:ascii="Times New Roman" w:eastAsia="Cambria" w:hAnsi="Times New Roman" w:cs="Times New Roman"/>
          <w:sz w:val="24"/>
          <w:szCs w:val="24"/>
        </w:rPr>
        <w:t>These methods did not yield substantively different conclusions. See the supplement for details.</w:t>
      </w:r>
    </w:p>
    <w:p w14:paraId="2B0E4A06"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6" w:name="exploratory-analyses"/>
      <w:bookmarkEnd w:id="6"/>
      <w:r w:rsidRPr="00B06B1B">
        <w:rPr>
          <w:rFonts w:ascii="Times New Roman" w:eastAsia="Times New Roman" w:hAnsi="Times New Roman" w:cs="Times New Roman"/>
          <w:b/>
          <w:bCs/>
          <w:sz w:val="24"/>
          <w:szCs w:val="28"/>
        </w:rPr>
        <w:t>Exploratory analyses</w:t>
      </w:r>
    </w:p>
    <w:p w14:paraId="5E3AA2FE" w14:textId="301153C9"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w:t>
      </w:r>
      <w:r w:rsidR="00117822">
        <w:rPr>
          <w:rFonts w:ascii="Times New Roman" w:eastAsia="Cambria" w:hAnsi="Times New Roman" w:cs="Times New Roman"/>
          <w:sz w:val="24"/>
          <w:szCs w:val="24"/>
        </w:rPr>
        <w:t xml:space="preserve">Participants who enjoyed the game more were more aggressive. However, neither experienced challenge, nor discomfort with the game controls, nor history of first-person shooter play were correlated with aggression, in contrast to previous research </w:t>
      </w:r>
      <w:r w:rsidR="00117822">
        <w:rPr>
          <w:rFonts w:ascii="Times New Roman" w:eastAsia="Cambria" w:hAnsi="Times New Roman" w:cs="Times New Roman"/>
          <w:sz w:val="24"/>
          <w:szCs w:val="24"/>
        </w:rPr>
        <w:fldChar w:fldCharType="begin" w:fldLock="1"/>
      </w:r>
      <w:r w:rsidR="00EC57DC">
        <w:rPr>
          <w:rFonts w:ascii="Times New Roman" w:eastAsia="Cambria"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id" : "ITEM-3",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3",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dachi &amp; Willoughby, 2011; Anderson et al., 2010; Przybylski et al., 2014)", "plainTextFormattedCitation" : "(Adachi &amp; Willoughby, 2011; Anderson et al., 2010; Przybylski et al., 2014)", "previouslyFormattedCitation" : "(Adachi &amp; Willoughby, 2011; Anderson et al., 2010; Przybylski et al., 2014)" }, "properties" : { "noteIndex" : 0 }, "schema" : "https://github.com/citation-style-language/schema/raw/master/csl-citation.json" }</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Adachi &amp; Willoughby, 2011; Anderson et al., 2010; Przybylski et al., 2014)</w:t>
      </w:r>
      <w:r w:rsidR="00117822">
        <w:rPr>
          <w:rFonts w:ascii="Times New Roman" w:eastAsia="Cambria" w:hAnsi="Times New Roman" w:cs="Times New Roman"/>
          <w:sz w:val="24"/>
          <w:szCs w:val="24"/>
        </w:rPr>
        <w:fldChar w:fldCharType="end"/>
      </w:r>
      <w:r w:rsidR="00117822">
        <w:rPr>
          <w:rFonts w:ascii="Times New Roman" w:eastAsia="Cambria" w:hAnsi="Times New Roman" w:cs="Times New Roman"/>
          <w:sz w:val="24"/>
          <w:szCs w:val="24"/>
        </w:rPr>
        <w:t>. See the supplement for details.</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313E9CBA"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77/0956797615583038", "ISSN" : "14679280", "abstract" : "\u00a9 2015, \u00a9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 "author" : [ { "dropping-particle" : "", "family" : "Engelhardt", "given" : "C.R.", "non-dropping-particle" : "", "parse-names" : false, "suffix" : "" }, { "dropping-particle" : "", "family" : "Mazurek", "given" : "M.O.", "non-dropping-particle" : "", "parse-names" : false, "suffix" : "" }, { "dropping-particle" : "", "family" : "Hilgard", "given" : "J.", "non-dropping-particle" : "", "parse-names" : false, "suffix" : "" }, { "dropping-particle" : "", "family" : "Rouder", "given" : "J.N.", "non-dropping-particle" : "", "parse-names" : false, "suffix" : "" }, { "dropping-particle" : "", "family" : "Bartholow", "given" : "B.D.", "non-dropping-particle" : "", "parse-names" : false, "suffix" : "" } ], "container-title" : "Psychological Science", "id" : "ITEM-1", "issue" : "8", "issued" : { "date-parts" : [ [ "2015" ] ] }, "title" : "Effects of Violent-Video-Game Exposure on Aggressive Behavior, Aggressive-Thought Accessibility, and Aggressive Affect Among Adults With and Without Autism Spectrum Disorder", "type" : "article-journal", "volume" : "26" }, "uris" : [ "http://www.mendeley.com/documents/?uuid=f7672544-2255-3f72-b24c-61e1fdf883df" ] }, { "id" : "ITEM-2", "itemData" : { "DOI" : "10.1037/bul0000074", "ISSN" : "1939-1455", "author" : [ { "dropping-particle" : "", "family" : "Hilgard", "given" : "J.", "non-dropping-particle" : "", "parse-names" : false, "suffix" : "" }, { "dropping-particle" : "", "family" : "Engelhardt", "given" : "C.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Engelhardt, Mazurek, Hilgard, Rouder, &amp; Bartholow, 2015; Hilgard, Engelhardt, &amp; Rouder, 2017)", "manualFormatting" : "Engelhardt, Mazurek, Hilgard, Rouder, &amp; Bartholow, 2015; Hilgard, Engelhardt, &amp; Rouder, 2017", "plainTextFormattedCitation" : "(Engelhardt, Mazurek, Hilgard, Rouder, &amp; Bartholow, 2015; Hilgard, Engelhardt, &amp; Rouder, 2017)", "previouslyFormattedCitation" : "(Engelhardt, Mazurek, Hilgard, Rouder, &amp; Bartholow, 2015; Joseph Hilgard et al., 2017)" }, "properties" : { "noteIndex" : 0 }, "schema" : "https://github.com/citation-style-language/schema/raw/master/csl-citation.json" }</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JESP.2015.10.009", "ISSN" : "0022-1031", "abstract" : "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u201cvoodoo doll\u201d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 "author" : [ { "dropping-particle" : "", "family" : "McCarthy", "given" : "Randy J.", "non-dropping-particle" : "", "parse-names" : false, "suffix" : "" }, { "dropping-particle" : "", "family" : "Coley", "given" : "Sarah L.", "non-dropping-particle" : "", "parse-names" : false, "suffix" : "" }, { "dropping-particle" : "", "family" : "Wagner", "given" : "Michael F.", "non-dropping-particle" : "", "parse-names" : false, "suffix" : "" }, { "dropping-particle" : "", "family" : "Zengel", "given" : "Bettina", "non-dropping-particle" : "", "parse-names" : false, "suffix" : "" }, { "dropping-particle" : "", "family" : "Basham", "given" : "Ariel", "non-dropping-particle" : "", "parse-names" : false, "suffix" : "" } ], "container-title" : "Journal of Experimental Social Psychology", "id" : "ITEM-1", "issued" : { "date-parts" : [ [ "2016", "11", "1" ] ] }, "page" : "13-19", "publisher" : "Academic Press", "title" : "Does playing video games with violent content temporarily increase aggressive inclinations? A pre-registered experimental study", "type" : "article-journal", "volume" : "67" }, "uris" : [ "http://www.mendeley.com/documents/?uuid=037d83e1-db13-30ce-bf14-bb81b428fbbc", "http://www.mendeley.com/documents/?uuid=7624e9e0-a681-4ff6-af52-b6af82bd182e" ] } ], "mendeley" : { "formattedCitation" : "(McCarthy, Coley, Wagner, Zengel, &amp; Basham, 2016)", "manualFormatting" : "McCarthy, Coley, Wagner, Zengel, &amp; Basham, 2016", "plainTextFormattedCitation" : "(McCarthy, Coley, Wagner, Zengel, &amp; Basham, 2016)", "previouslyFormattedCitation" : "(McCarthy, Coley, Wagner, Zengel, &amp; Basham, 2016)" }, "properties" : { "noteIndex" : 0 }, "schema" : "https://github.com/citation-style-language/schema/raw/master/csl-citation.json" }</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w:t>
      </w:r>
      <w:r w:rsidR="00952314">
        <w:rPr>
          <w:rFonts w:ascii="Times New Roman" w:hAnsi="Times New Roman" w:cs="Times New Roman"/>
          <w:sz w:val="24"/>
          <w:szCs w:val="24"/>
        </w:rPr>
        <w:lastRenderedPageBreak/>
        <w:t xml:space="preserve">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frustrating gameplay causes aggression </w:t>
      </w:r>
      <w:r w:rsidR="001F7383">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et al., 2014)", "plainTextFormattedCitation" : "(Adachi &amp; Willoughby, 2011; Przybylski et al., 2014)", "previouslyFormattedCitation" : "(Adachi &amp; Willoughby, 2011; Przybylski et al., 2014)" }, "properties" : { "noteIndex" : 0 }, "schema" : "https://github.com/citation-style-language/schema/raw/master/csl-citation.json" }</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015A9B59"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manualFormatting" : "H\u00f6nekopp &amp; Watson, 2011; Voracek, 2014)", "plainTextFormattedCitation" : "(H\u00f6nekopp &amp; Watson, 2011; Voracek, 2014)", "previouslyFormattedCitation" : "(H\u00f6nekopp &amp; Watson, 2011; Voracek, 201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2009)", "manualFormatting" : "(e.g., Millet &amp; Dewitte, 2007, 2009)", "plainTextFormattedCitation" : "(Millet &amp; Dewitte, 2007, 2009)", "previouslyFormattedCitation" : "(Millet &amp; Dewitte, 2007, 2009)" }, "properties" : { "noteIndex" : 0 }, "schema" : "https://github.com/citation-style-language/schema/raw/master/csl-citation.json" }</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5AB18652"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633BC0">
        <w:rPr>
          <w:rFonts w:ascii="Times New Roman" w:hAnsi="Times New Roman" w:cs="Times New Roman"/>
          <w:sz w:val="24"/>
          <w:szCs w:val="24"/>
        </w:rPr>
        <w:t xml:space="preserve"> </w:t>
      </w:r>
      <w:r w:rsidR="00633BC0">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et al., 2008)", "manualFormatting" : "(see also Pedersen et al., 2008)", "plainTextFormattedCitation" : "(Pedersen et al., 2008)", "previouslyFormattedCitation" : "(Pedersen et al., 2008)" }, "properties" : { "noteIndex" : 0 }, "schema" : "https://github.com/citation-style-language/schema/raw/master/csl-citation.json" }</w:instrText>
      </w:r>
      <w:r w:rsidR="00633BC0">
        <w:rPr>
          <w:rFonts w:ascii="Times New Roman" w:hAnsi="Times New Roman" w:cs="Times New Roman"/>
          <w:sz w:val="24"/>
          <w:szCs w:val="24"/>
        </w:rPr>
        <w:fldChar w:fldCharType="separate"/>
      </w:r>
      <w:r w:rsidR="00633BC0" w:rsidRPr="00633BC0">
        <w:rPr>
          <w:rFonts w:ascii="Times New Roman" w:hAnsi="Times New Roman" w:cs="Times New Roman"/>
          <w:noProof/>
          <w:sz w:val="24"/>
          <w:szCs w:val="24"/>
        </w:rPr>
        <w:t>(</w:t>
      </w:r>
      <w:r w:rsidR="00633BC0">
        <w:rPr>
          <w:rFonts w:ascii="Times New Roman" w:hAnsi="Times New Roman" w:cs="Times New Roman"/>
          <w:noProof/>
          <w:sz w:val="24"/>
          <w:szCs w:val="24"/>
        </w:rPr>
        <w:t xml:space="preserve">see also </w:t>
      </w:r>
      <w:r w:rsidR="00633BC0" w:rsidRPr="00633BC0">
        <w:rPr>
          <w:rFonts w:ascii="Times New Roman" w:hAnsi="Times New Roman" w:cs="Times New Roman"/>
          <w:noProof/>
          <w:sz w:val="24"/>
          <w:szCs w:val="24"/>
        </w:rPr>
        <w:t>Pedersen et al., 2008)</w:t>
      </w:r>
      <w:r w:rsidR="00633BC0">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2C390049" w:rsidR="005D536E" w:rsidRDefault="00341F67"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wo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w:t>
      </w:r>
      <w:r w:rsidR="005F6BCB">
        <w:rPr>
          <w:rFonts w:ascii="Times New Roman" w:hAnsi="Times New Roman" w:cs="Times New Roman"/>
          <w:sz w:val="24"/>
          <w:szCs w:val="24"/>
        </w:rPr>
        <w:lastRenderedPageBreak/>
        <w:t xml:space="preserve">violence </w:t>
      </w:r>
      <w:r w:rsidR="00FF29F2">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29DAA1ED"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xml:space="preserve">, because a plurality of participants (29%) gave the maximum possible aggressive response, it is possible that our measure is not sensitive to </w:t>
      </w:r>
      <w:r w:rsidR="00E44789">
        <w:rPr>
          <w:rFonts w:ascii="Times New Roman" w:hAnsi="Times New Roman" w:cs="Times New Roman"/>
          <w:sz w:val="24"/>
          <w:szCs w:val="24"/>
        </w:rPr>
        <w:t>the influence of 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the measure was sensitive to participants’ irritation with their partner, suggesting that it 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Numerous other studies have found violent-game effects on aggression in the context of provocation </w:t>
      </w:r>
      <w:r>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raig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mendeley" : { "formattedCitation" : "(Carnagey &amp; Anderson, 2005)", "manualFormatting" : "(Carnagey &amp; Anderson, 2005 use the same essay provocation and report significant effects on a noise blast task)", "plainTextFormattedCitation" : "(Carnagey &amp; Anderson, 2005)", "previouslyFormattedCitation" : "(Carnagey &amp; Anderson, 2005)" }, "properties" : { "noteIndex" : 0 }, "schema" : "https://github.com/citation-style-language/schema/raw/master/csl-citation.json" }</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E44789" w:rsidRPr="00341F67">
        <w:rPr>
          <w:rFonts w:ascii="Times New Roman" w:hAnsi="Times New Roman" w:cs="Times New Roman"/>
          <w:color w:val="FF0000"/>
          <w:sz w:val="24"/>
          <w:szCs w:val="24"/>
        </w:rPr>
        <w:t>We encourage researchers to report the properties and test the validity of measures of aggressive behavior.</w:t>
      </w:r>
    </w:p>
    <w:p w14:paraId="068E6B05" w14:textId="22FEF8A5"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w:t>
      </w:r>
      <w:r>
        <w:rPr>
          <w:rFonts w:ascii="Times New Roman" w:hAnsi="Times New Roman" w:cs="Times New Roman"/>
          <w:sz w:val="24"/>
          <w:szCs w:val="24"/>
        </w:rPr>
        <w:lastRenderedPageBreak/>
        <w:t xml:space="preserve">conservative in our quality checks so as not to overstate the evidence for the null hypothesis. Nevertheless, one might be concerned that still more participants were hypothesis-aware, reducing  the observed effect size through reduction of internal validity or through reactance </w:t>
      </w:r>
      <w:r>
        <w:rPr>
          <w:rFonts w:ascii="Times New Roman" w:hAnsi="Times New Roman" w:cs="Times New Roman"/>
          <w:sz w:val="24"/>
          <w:szCs w:val="24"/>
        </w:rPr>
        <w:fldChar w:fldCharType="begin" w:fldLock="1"/>
      </w:r>
      <w:r w:rsidR="00EC57DC">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noteIndex" : 0 }, "schema" : "https://github.com/citation-style-language/schema/raw/master/csl-citation.json" }</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613833A5"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from exploring other causes of aggression and addressing sources of irreplicabilty.</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3"/>
          <w:headerReference w:type="first" r:id="rId14"/>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06FF9C38" w14:textId="69E9DB7A" w:rsidR="00EC57DC" w:rsidRPr="00EC57DC" w:rsidRDefault="007B776A"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C57DC" w:rsidRPr="00EC57DC">
        <w:rPr>
          <w:rFonts w:ascii="Times New Roman" w:hAnsi="Times New Roman" w:cs="Times New Roman"/>
          <w:noProof/>
          <w:sz w:val="24"/>
          <w:szCs w:val="24"/>
        </w:rPr>
        <w:t>Abenante, M. (2012). Brutal Doom. Retrieved from http://www.moddb.com/mods/brutal-doom</w:t>
      </w:r>
    </w:p>
    <w:p w14:paraId="1718BAAE"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EC57DC">
        <w:rPr>
          <w:rFonts w:ascii="Times New Roman" w:hAnsi="Times New Roman" w:cs="Times New Roman"/>
          <w:i/>
          <w:iCs/>
          <w:noProof/>
          <w:sz w:val="24"/>
          <w:szCs w:val="24"/>
        </w:rPr>
        <w:t>Psychology of Violenc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w:t>
      </w:r>
      <w:r w:rsidRPr="00EC57DC">
        <w:rPr>
          <w:rFonts w:ascii="Times New Roman" w:hAnsi="Times New Roman" w:cs="Times New Roman"/>
          <w:noProof/>
          <w:sz w:val="24"/>
          <w:szCs w:val="24"/>
        </w:rPr>
        <w:t>(4), 259–274. https://doi.org/10.1037/a0024908</w:t>
      </w:r>
    </w:p>
    <w:p w14:paraId="2ABE70BE"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66F7E018"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EC57DC">
        <w:rPr>
          <w:rFonts w:ascii="Times New Roman" w:hAnsi="Times New Roman" w:cs="Times New Roman"/>
          <w:i/>
          <w:iCs/>
          <w:noProof/>
          <w:sz w:val="24"/>
          <w:szCs w:val="24"/>
        </w:rPr>
        <w:t>Journal of Experimental Social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5</w:t>
      </w:r>
      <w:r w:rsidRPr="00EC57DC">
        <w:rPr>
          <w:rFonts w:ascii="Times New Roman" w:hAnsi="Times New Roman" w:cs="Times New Roman"/>
          <w:noProof/>
          <w:sz w:val="24"/>
          <w:szCs w:val="24"/>
        </w:rPr>
        <w:t>(4), 731–739. https://doi.org/10.1016/J.JESP.2009.04.019</w:t>
      </w:r>
    </w:p>
    <w:p w14:paraId="4E5CE5F7"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Anderson, C. A., &amp; Dill, K. E. (2000). Video Games and Aggressive Thoughts, Feelings, and Behavior in the Laboratory and in Life. </w:t>
      </w:r>
      <w:r w:rsidRPr="00EC57DC">
        <w:rPr>
          <w:rFonts w:ascii="Times New Roman" w:hAnsi="Times New Roman" w:cs="Times New Roman"/>
          <w:i/>
          <w:iCs/>
          <w:noProof/>
          <w:sz w:val="24"/>
          <w:szCs w:val="24"/>
        </w:rPr>
        <w:t>Journal of Personality and Social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78</w:t>
      </w:r>
      <w:r w:rsidRPr="00EC57DC">
        <w:rPr>
          <w:rFonts w:ascii="Times New Roman" w:hAnsi="Times New Roman" w:cs="Times New Roman"/>
          <w:noProof/>
          <w:sz w:val="24"/>
          <w:szCs w:val="24"/>
        </w:rPr>
        <w:t>(4), 772–790. https://doi.org/10.1037//O022-3514.78.4.772</w:t>
      </w:r>
    </w:p>
    <w:p w14:paraId="5CEF0820"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Anderson, C. A., Gentile, D. A., &amp; Buckley, K. E. (2007). </w:t>
      </w:r>
      <w:r w:rsidRPr="00EC57DC">
        <w:rPr>
          <w:rFonts w:ascii="Times New Roman" w:hAnsi="Times New Roman" w:cs="Times New Roman"/>
          <w:i/>
          <w:iCs/>
          <w:noProof/>
          <w:sz w:val="24"/>
          <w:szCs w:val="24"/>
        </w:rPr>
        <w:t>Violent video game effects on children and adolescents : theory, research, and public policy</w:t>
      </w:r>
      <w:r w:rsidRPr="00EC57DC">
        <w:rPr>
          <w:rFonts w:ascii="Times New Roman" w:hAnsi="Times New Roman" w:cs="Times New Roman"/>
          <w:noProof/>
          <w:sz w:val="24"/>
          <w:szCs w:val="24"/>
        </w:rPr>
        <w:t>. Oxford University Press.</w:t>
      </w:r>
    </w:p>
    <w:p w14:paraId="591793D5"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EC57DC">
        <w:rPr>
          <w:rFonts w:ascii="Times New Roman" w:hAnsi="Times New Roman" w:cs="Times New Roman"/>
          <w:i/>
          <w:iCs/>
          <w:noProof/>
          <w:sz w:val="24"/>
          <w:szCs w:val="24"/>
        </w:rPr>
        <w:t>Psychological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36</w:t>
      </w:r>
      <w:r w:rsidRPr="00EC57DC">
        <w:rPr>
          <w:rFonts w:ascii="Times New Roman" w:hAnsi="Times New Roman" w:cs="Times New Roman"/>
          <w:noProof/>
          <w:sz w:val="24"/>
          <w:szCs w:val="24"/>
        </w:rPr>
        <w:t>(2), 151–173. https://doi.org/10.1037/a0018251</w:t>
      </w:r>
    </w:p>
    <w:p w14:paraId="788F34E8"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Bender, J., Rothmund, T., &amp; Gollwitzer, M. (2013). Biased Estimation of Violent Video Game </w:t>
      </w:r>
      <w:r w:rsidRPr="00EC57DC">
        <w:rPr>
          <w:rFonts w:ascii="Times New Roman" w:hAnsi="Times New Roman" w:cs="Times New Roman"/>
          <w:noProof/>
          <w:sz w:val="24"/>
          <w:szCs w:val="24"/>
        </w:rPr>
        <w:lastRenderedPageBreak/>
        <w:t xml:space="preserve">Effects on Aggression: Contributing Factors and Boundary Conditions. </w:t>
      </w:r>
      <w:r w:rsidRPr="00EC57DC">
        <w:rPr>
          <w:rFonts w:ascii="Times New Roman" w:hAnsi="Times New Roman" w:cs="Times New Roman"/>
          <w:i/>
          <w:iCs/>
          <w:noProof/>
          <w:sz w:val="24"/>
          <w:szCs w:val="24"/>
        </w:rPr>
        <w:t>Societie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3</w:t>
      </w:r>
      <w:r w:rsidRPr="00EC57DC">
        <w:rPr>
          <w:rFonts w:ascii="Times New Roman" w:hAnsi="Times New Roman" w:cs="Times New Roman"/>
          <w:noProof/>
          <w:sz w:val="24"/>
          <w:szCs w:val="24"/>
        </w:rPr>
        <w:t>(4), 383–398. https://doi.org/10.3390/soc3040383</w:t>
      </w:r>
    </w:p>
    <w:p w14:paraId="28EDA304"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Bushman, B. J., &amp; Anderson, C. A. (2002). Violent Video Games and Hostile Expectations: A Test of the General Aggression Model. </w:t>
      </w:r>
      <w:r w:rsidRPr="00EC57DC">
        <w:rPr>
          <w:rFonts w:ascii="Times New Roman" w:hAnsi="Times New Roman" w:cs="Times New Roman"/>
          <w:i/>
          <w:iCs/>
          <w:noProof/>
          <w:sz w:val="24"/>
          <w:szCs w:val="24"/>
        </w:rPr>
        <w:t>Personality and Social Psychology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28</w:t>
      </w:r>
      <w:r w:rsidRPr="00EC57DC">
        <w:rPr>
          <w:rFonts w:ascii="Times New Roman" w:hAnsi="Times New Roman" w:cs="Times New Roman"/>
          <w:noProof/>
          <w:sz w:val="24"/>
          <w:szCs w:val="24"/>
        </w:rPr>
        <w:t>(12), 1679–1686. https://doi.org/10.1177/014616702237649</w:t>
      </w:r>
    </w:p>
    <w:p w14:paraId="3F93984F"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EC57DC">
        <w:rPr>
          <w:rFonts w:ascii="Times New Roman" w:hAnsi="Times New Roman" w:cs="Times New Roman"/>
          <w:i/>
          <w:iCs/>
          <w:noProof/>
          <w:sz w:val="24"/>
          <w:szCs w:val="24"/>
        </w:rPr>
        <w:t>Journal of Personality and Social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75</w:t>
      </w:r>
      <w:r w:rsidRPr="00EC57DC">
        <w:rPr>
          <w:rFonts w:ascii="Times New Roman" w:hAnsi="Times New Roman" w:cs="Times New Roman"/>
          <w:noProof/>
          <w:sz w:val="24"/>
          <w:szCs w:val="24"/>
        </w:rPr>
        <w:t>(1), 219–229. https://doi.org/10.1037/0022-3514.75.1.219</w:t>
      </w:r>
    </w:p>
    <w:p w14:paraId="1C46EFF5"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EC57DC">
        <w:rPr>
          <w:rFonts w:ascii="Times New Roman" w:hAnsi="Times New Roman" w:cs="Times New Roman"/>
          <w:i/>
          <w:iCs/>
          <w:noProof/>
          <w:sz w:val="24"/>
          <w:szCs w:val="24"/>
        </w:rPr>
        <w:t>Psychological Scienc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6</w:t>
      </w:r>
      <w:r w:rsidRPr="00EC57DC">
        <w:rPr>
          <w:rFonts w:ascii="Times New Roman" w:hAnsi="Times New Roman" w:cs="Times New Roman"/>
          <w:noProof/>
          <w:sz w:val="24"/>
          <w:szCs w:val="24"/>
        </w:rPr>
        <w:t>(11), 882–889. https://doi.org/10.1111/j.1467-9280.2005.01632.x</w:t>
      </w:r>
    </w:p>
    <w:p w14:paraId="68705B00"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Carré, J. M., McCormick, C. M., &amp; Hariri, A. R. (2011). The social neuroendocrinology of human aggression. </w:t>
      </w:r>
      <w:r w:rsidRPr="00EC57DC">
        <w:rPr>
          <w:rFonts w:ascii="Times New Roman" w:hAnsi="Times New Roman" w:cs="Times New Roman"/>
          <w:i/>
          <w:iCs/>
          <w:noProof/>
          <w:sz w:val="24"/>
          <w:szCs w:val="24"/>
        </w:rPr>
        <w:t>Psychoneuroendocrin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36</w:t>
      </w:r>
      <w:r w:rsidRPr="00EC57DC">
        <w:rPr>
          <w:rFonts w:ascii="Times New Roman" w:hAnsi="Times New Roman" w:cs="Times New Roman"/>
          <w:noProof/>
          <w:sz w:val="24"/>
          <w:szCs w:val="24"/>
        </w:rPr>
        <w:t>(7), 935–944. https://doi.org/10.1016/j.psyneuen.2011.02.001</w:t>
      </w:r>
    </w:p>
    <w:p w14:paraId="395FF667"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EC57DC">
        <w:rPr>
          <w:rFonts w:ascii="Times New Roman" w:hAnsi="Times New Roman" w:cs="Times New Roman"/>
          <w:i/>
          <w:iCs/>
          <w:noProof/>
          <w:sz w:val="24"/>
          <w:szCs w:val="24"/>
        </w:rPr>
        <w:t>Hormones and Behavior</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7</w:t>
      </w:r>
      <w:r w:rsidRPr="00EC57DC">
        <w:rPr>
          <w:rFonts w:ascii="Times New Roman" w:hAnsi="Times New Roman" w:cs="Times New Roman"/>
          <w:noProof/>
          <w:sz w:val="24"/>
          <w:szCs w:val="24"/>
        </w:rPr>
        <w:t>(2), 230–237. https://doi.org/10.1016/J.YHBEH.2004.10.006</w:t>
      </w:r>
    </w:p>
    <w:p w14:paraId="317C9A5F"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Dienes, Z. (2008). </w:t>
      </w:r>
      <w:r w:rsidRPr="00EC57DC">
        <w:rPr>
          <w:rFonts w:ascii="Times New Roman" w:hAnsi="Times New Roman" w:cs="Times New Roman"/>
          <w:i/>
          <w:iCs/>
          <w:noProof/>
          <w:sz w:val="24"/>
          <w:szCs w:val="24"/>
        </w:rPr>
        <w:t>Understanding psychology as a science : an introduction to scientific and statistical inference</w:t>
      </w:r>
      <w:r w:rsidRPr="00EC57DC">
        <w:rPr>
          <w:rFonts w:ascii="Times New Roman" w:hAnsi="Times New Roman" w:cs="Times New Roman"/>
          <w:noProof/>
          <w:sz w:val="24"/>
          <w:szCs w:val="24"/>
        </w:rPr>
        <w:t>. Palgrave Macmillan.</w:t>
      </w:r>
    </w:p>
    <w:p w14:paraId="143AF6E5"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lastRenderedPageBreak/>
        <w:t>Digital Café. (1996). Chex Quest. Retrieved from http://www.chexquest.org/index.php?action=downloads;cat=1</w:t>
      </w:r>
    </w:p>
    <w:p w14:paraId="351E7480"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EC57DC">
        <w:rPr>
          <w:rFonts w:ascii="Times New Roman" w:hAnsi="Times New Roman" w:cs="Times New Roman"/>
          <w:i/>
          <w:iCs/>
          <w:noProof/>
          <w:sz w:val="24"/>
          <w:szCs w:val="24"/>
        </w:rPr>
        <w:t>Psychology of Popular Media Cultur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w:t>
      </w:r>
      <w:r w:rsidRPr="00EC57DC">
        <w:rPr>
          <w:rFonts w:ascii="Times New Roman" w:hAnsi="Times New Roman" w:cs="Times New Roman"/>
          <w:noProof/>
          <w:sz w:val="24"/>
          <w:szCs w:val="24"/>
        </w:rPr>
        <w:t>(2), 112–125. https://doi.org/10.1037/ppm0000010</w:t>
      </w:r>
    </w:p>
    <w:p w14:paraId="6C682D03"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EC57DC">
        <w:rPr>
          <w:rFonts w:ascii="Times New Roman" w:hAnsi="Times New Roman" w:cs="Times New Roman"/>
          <w:i/>
          <w:iCs/>
          <w:noProof/>
          <w:sz w:val="24"/>
          <w:szCs w:val="24"/>
        </w:rPr>
        <w:t>Psychological Assessment</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26</w:t>
      </w:r>
      <w:r w:rsidRPr="00EC57DC">
        <w:rPr>
          <w:rFonts w:ascii="Times New Roman" w:hAnsi="Times New Roman" w:cs="Times New Roman"/>
          <w:noProof/>
          <w:sz w:val="24"/>
          <w:szCs w:val="24"/>
        </w:rPr>
        <w:t>(2), 419–432. https://doi.org/10.1037/a0035569</w:t>
      </w:r>
    </w:p>
    <w:p w14:paraId="7393B61C"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Elson, M., &amp; Quandt, T. (2016). Digital Games in Laboratory Experiments: Controlling a Complex Stimulus Through Modding. </w:t>
      </w:r>
      <w:r w:rsidRPr="00EC57DC">
        <w:rPr>
          <w:rFonts w:ascii="Times New Roman" w:hAnsi="Times New Roman" w:cs="Times New Roman"/>
          <w:i/>
          <w:iCs/>
          <w:noProof/>
          <w:sz w:val="24"/>
          <w:szCs w:val="24"/>
        </w:rPr>
        <w:t>Psychology of Popular Media Cultur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5</w:t>
      </w:r>
      <w:r w:rsidRPr="00EC57DC">
        <w:rPr>
          <w:rFonts w:ascii="Times New Roman" w:hAnsi="Times New Roman" w:cs="Times New Roman"/>
          <w:noProof/>
          <w:sz w:val="24"/>
          <w:szCs w:val="24"/>
        </w:rPr>
        <w:t>(1), 52–65. https://doi.org/10.1037/ppm0000033</w:t>
      </w:r>
    </w:p>
    <w:p w14:paraId="04BE5147"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EC57DC">
        <w:rPr>
          <w:rFonts w:ascii="Times New Roman" w:hAnsi="Times New Roman" w:cs="Times New Roman"/>
          <w:i/>
          <w:iCs/>
          <w:noProof/>
          <w:sz w:val="24"/>
          <w:szCs w:val="24"/>
        </w:rPr>
        <w:t>Psychological Scienc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26</w:t>
      </w:r>
      <w:r w:rsidRPr="00EC57DC">
        <w:rPr>
          <w:rFonts w:ascii="Times New Roman" w:hAnsi="Times New Roman" w:cs="Times New Roman"/>
          <w:noProof/>
          <w:sz w:val="24"/>
          <w:szCs w:val="24"/>
        </w:rPr>
        <w:t>(8). https://doi.org/10.1177/0956797615583038</w:t>
      </w:r>
    </w:p>
    <w:p w14:paraId="1440C313"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EC57DC">
        <w:rPr>
          <w:rFonts w:ascii="Times New Roman" w:hAnsi="Times New Roman" w:cs="Times New Roman"/>
          <w:i/>
          <w:iCs/>
          <w:noProof/>
          <w:sz w:val="24"/>
          <w:szCs w:val="24"/>
        </w:rPr>
        <w:t>Psychological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36</w:t>
      </w:r>
      <w:r w:rsidRPr="00EC57DC">
        <w:rPr>
          <w:rFonts w:ascii="Times New Roman" w:hAnsi="Times New Roman" w:cs="Times New Roman"/>
          <w:noProof/>
          <w:sz w:val="24"/>
          <w:szCs w:val="24"/>
        </w:rPr>
        <w:t>(2), 174–178. https://doi.org/10.1037/a0018566</w:t>
      </w:r>
    </w:p>
    <w:p w14:paraId="13885ECF"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lastRenderedPageBreak/>
        <w:t xml:space="preserve">Greitemeyer, T., &amp; Mügge, D. O. (2014). Video Games Do Affect Social Outcomes. </w:t>
      </w:r>
      <w:r w:rsidRPr="00EC57DC">
        <w:rPr>
          <w:rFonts w:ascii="Times New Roman" w:hAnsi="Times New Roman" w:cs="Times New Roman"/>
          <w:i/>
          <w:iCs/>
          <w:noProof/>
          <w:sz w:val="24"/>
          <w:szCs w:val="24"/>
        </w:rPr>
        <w:t>Personality and Social Psychology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0</w:t>
      </w:r>
      <w:r w:rsidRPr="00EC57DC">
        <w:rPr>
          <w:rFonts w:ascii="Times New Roman" w:hAnsi="Times New Roman" w:cs="Times New Roman"/>
          <w:noProof/>
          <w:sz w:val="24"/>
          <w:szCs w:val="24"/>
        </w:rPr>
        <w:t>(5), 578–589. https://doi.org/10.1177/0146167213520459</w:t>
      </w:r>
    </w:p>
    <w:p w14:paraId="71A9F9CC"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Hallgren, K. A. (2012). Computing Inter-Rater Reliability for Observational Data: An Overview and Tutorial. </w:t>
      </w:r>
      <w:r w:rsidRPr="00EC57DC">
        <w:rPr>
          <w:rFonts w:ascii="Times New Roman" w:hAnsi="Times New Roman" w:cs="Times New Roman"/>
          <w:i/>
          <w:iCs/>
          <w:noProof/>
          <w:sz w:val="24"/>
          <w:szCs w:val="24"/>
        </w:rPr>
        <w:t>Tutorials in Quantitative Methods for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8</w:t>
      </w:r>
      <w:r w:rsidRPr="00EC57DC">
        <w:rPr>
          <w:rFonts w:ascii="Times New Roman" w:hAnsi="Times New Roman" w:cs="Times New Roman"/>
          <w:noProof/>
          <w:sz w:val="24"/>
          <w:szCs w:val="24"/>
        </w:rPr>
        <w:t>(1), 23–34. Retrieved from http://www.ncbi.nlm.nih.gov/pubmed/22833776</w:t>
      </w:r>
    </w:p>
    <w:p w14:paraId="20E0F5B5"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EC57DC">
        <w:rPr>
          <w:rFonts w:ascii="Times New Roman" w:hAnsi="Times New Roman" w:cs="Times New Roman"/>
          <w:i/>
          <w:iCs/>
          <w:noProof/>
          <w:sz w:val="24"/>
          <w:szCs w:val="24"/>
        </w:rPr>
        <w:t>Psychology of Popular Media Culture</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6</w:t>
      </w:r>
      <w:r w:rsidRPr="00EC57DC">
        <w:rPr>
          <w:rFonts w:ascii="Times New Roman" w:hAnsi="Times New Roman" w:cs="Times New Roman"/>
          <w:noProof/>
          <w:sz w:val="24"/>
          <w:szCs w:val="24"/>
        </w:rPr>
        <w:t>(4). https://doi.org/10.1037/ppm0000102</w:t>
      </w:r>
    </w:p>
    <w:p w14:paraId="713ED820"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EC57DC">
        <w:rPr>
          <w:rFonts w:ascii="Times New Roman" w:hAnsi="Times New Roman" w:cs="Times New Roman"/>
          <w:i/>
          <w:iCs/>
          <w:noProof/>
          <w:sz w:val="24"/>
          <w:szCs w:val="24"/>
        </w:rPr>
        <w:t>Psychological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43</w:t>
      </w:r>
      <w:r w:rsidRPr="00EC57DC">
        <w:rPr>
          <w:rFonts w:ascii="Times New Roman" w:hAnsi="Times New Roman" w:cs="Times New Roman"/>
          <w:noProof/>
          <w:sz w:val="24"/>
          <w:szCs w:val="24"/>
        </w:rPr>
        <w:t>(7), 757–774. https://doi.org/10.1037/bul0000074</w:t>
      </w:r>
    </w:p>
    <w:p w14:paraId="12F62662"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Hönekopp, J., &amp; Watson, S. (2011). Meta-analysis of the relationship between digit-ratio 2D:4D and aggression. </w:t>
      </w:r>
      <w:r w:rsidRPr="00EC57DC">
        <w:rPr>
          <w:rFonts w:ascii="Times New Roman" w:hAnsi="Times New Roman" w:cs="Times New Roman"/>
          <w:i/>
          <w:iCs/>
          <w:noProof/>
          <w:sz w:val="24"/>
          <w:szCs w:val="24"/>
        </w:rPr>
        <w:t>Personality and Individual Difference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51</w:t>
      </w:r>
      <w:r w:rsidRPr="00EC57DC">
        <w:rPr>
          <w:rFonts w:ascii="Times New Roman" w:hAnsi="Times New Roman" w:cs="Times New Roman"/>
          <w:noProof/>
          <w:sz w:val="24"/>
          <w:szCs w:val="24"/>
        </w:rPr>
        <w:t>(4), 381–386. https://doi.org/10.1016/J.PAID.2010.05.003</w:t>
      </w:r>
    </w:p>
    <w:p w14:paraId="082B40AB"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iD Software. (1994). Doom II. Rockville, MD: ZeniMax Media.</w:t>
      </w:r>
    </w:p>
    <w:p w14:paraId="7E5C8309"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EC57DC">
        <w:rPr>
          <w:rFonts w:ascii="Times New Roman" w:hAnsi="Times New Roman" w:cs="Times New Roman"/>
          <w:i/>
          <w:iCs/>
          <w:noProof/>
          <w:sz w:val="24"/>
          <w:szCs w:val="24"/>
        </w:rPr>
        <w:t>Psychological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43</w:t>
      </w:r>
      <w:r w:rsidRPr="00EC57DC">
        <w:rPr>
          <w:rFonts w:ascii="Times New Roman" w:hAnsi="Times New Roman" w:cs="Times New Roman"/>
          <w:noProof/>
          <w:sz w:val="24"/>
          <w:szCs w:val="24"/>
        </w:rPr>
        <w:t>(7), 775–782. https://doi.org/10.1037/bul0000112</w:t>
      </w:r>
    </w:p>
    <w:p w14:paraId="3E1BE2D6"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Lutchmaya, S., Baron-Cohen, S., Raggatt, P., Knickmeyer, R., &amp; Manning, J. T. (2004). 2nd to 4th digit ratios, fetal testosterone and estradiol. </w:t>
      </w:r>
      <w:r w:rsidRPr="00EC57DC">
        <w:rPr>
          <w:rFonts w:ascii="Times New Roman" w:hAnsi="Times New Roman" w:cs="Times New Roman"/>
          <w:i/>
          <w:iCs/>
          <w:noProof/>
          <w:sz w:val="24"/>
          <w:szCs w:val="24"/>
        </w:rPr>
        <w:t>Early Human Development</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77</w:t>
      </w:r>
      <w:r w:rsidRPr="00EC57DC">
        <w:rPr>
          <w:rFonts w:ascii="Times New Roman" w:hAnsi="Times New Roman" w:cs="Times New Roman"/>
          <w:noProof/>
          <w:sz w:val="24"/>
          <w:szCs w:val="24"/>
        </w:rPr>
        <w:t xml:space="preserve">(1–2), 23–28. </w:t>
      </w:r>
      <w:r w:rsidRPr="00EC57DC">
        <w:rPr>
          <w:rFonts w:ascii="Times New Roman" w:hAnsi="Times New Roman" w:cs="Times New Roman"/>
          <w:noProof/>
          <w:sz w:val="24"/>
          <w:szCs w:val="24"/>
        </w:rPr>
        <w:lastRenderedPageBreak/>
        <w:t>https://doi.org/10.1016/J.EARLHUMDEV.2003.12.002</w:t>
      </w:r>
    </w:p>
    <w:p w14:paraId="4ED9FB3E"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EC57DC">
        <w:rPr>
          <w:rFonts w:ascii="Times New Roman" w:hAnsi="Times New Roman" w:cs="Times New Roman"/>
          <w:i/>
          <w:iCs/>
          <w:noProof/>
          <w:sz w:val="24"/>
          <w:szCs w:val="24"/>
        </w:rPr>
        <w:t>Human Reproductio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3</w:t>
      </w:r>
      <w:r w:rsidRPr="00EC57DC">
        <w:rPr>
          <w:rFonts w:ascii="Times New Roman" w:hAnsi="Times New Roman" w:cs="Times New Roman"/>
          <w:noProof/>
          <w:sz w:val="24"/>
          <w:szCs w:val="24"/>
        </w:rPr>
        <w:t>(11), 3000–3004. https://doi.org/10.1093/humrep/13.11.3000</w:t>
      </w:r>
    </w:p>
    <w:p w14:paraId="1B8848A6"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EC57DC">
        <w:rPr>
          <w:rFonts w:ascii="Times New Roman" w:hAnsi="Times New Roman" w:cs="Times New Roman"/>
          <w:i/>
          <w:iCs/>
          <w:noProof/>
          <w:sz w:val="24"/>
          <w:szCs w:val="24"/>
        </w:rPr>
        <w:t>Journal of Experimental Social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67</w:t>
      </w:r>
      <w:r w:rsidRPr="00EC57DC">
        <w:rPr>
          <w:rFonts w:ascii="Times New Roman" w:hAnsi="Times New Roman" w:cs="Times New Roman"/>
          <w:noProof/>
          <w:sz w:val="24"/>
          <w:szCs w:val="24"/>
        </w:rPr>
        <w:t>, 13–19. https://doi.org/10.1016/J.JESP.2015.10.009</w:t>
      </w:r>
    </w:p>
    <w:p w14:paraId="5657DAF3"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cGraw, K. O., &amp; Wong, S. P. (1996). Forming inferences about some intraclass correlation coefficients. </w:t>
      </w:r>
      <w:r w:rsidRPr="00EC57DC">
        <w:rPr>
          <w:rFonts w:ascii="Times New Roman" w:hAnsi="Times New Roman" w:cs="Times New Roman"/>
          <w:i/>
          <w:iCs/>
          <w:noProof/>
          <w:sz w:val="24"/>
          <w:szCs w:val="24"/>
        </w:rPr>
        <w:t>Psychological Method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w:t>
      </w:r>
      <w:r w:rsidRPr="00EC57DC">
        <w:rPr>
          <w:rFonts w:ascii="Times New Roman" w:hAnsi="Times New Roman" w:cs="Times New Roman"/>
          <w:noProof/>
          <w:sz w:val="24"/>
          <w:szCs w:val="24"/>
        </w:rPr>
        <w:t>(1), 30–46. https://doi.org/10.1037/1082-989X.1.1.30</w:t>
      </w:r>
    </w:p>
    <w:p w14:paraId="03778388"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EC57DC">
        <w:rPr>
          <w:rFonts w:ascii="Times New Roman" w:hAnsi="Times New Roman" w:cs="Times New Roman"/>
          <w:i/>
          <w:iCs/>
          <w:noProof/>
          <w:sz w:val="24"/>
          <w:szCs w:val="24"/>
        </w:rPr>
        <w:t>Personality and Individual Difference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2</w:t>
      </w:r>
      <w:r w:rsidRPr="00EC57DC">
        <w:rPr>
          <w:rFonts w:ascii="Times New Roman" w:hAnsi="Times New Roman" w:cs="Times New Roman"/>
          <w:noProof/>
          <w:sz w:val="24"/>
          <w:szCs w:val="24"/>
        </w:rPr>
        <w:t>(4), 755–764. https://doi.org/10.1016/J.PAID.2006.08.009</w:t>
      </w:r>
    </w:p>
    <w:p w14:paraId="1AFDB76C"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EC57DC">
        <w:rPr>
          <w:rFonts w:ascii="Times New Roman" w:hAnsi="Times New Roman" w:cs="Times New Roman"/>
          <w:i/>
          <w:iCs/>
          <w:noProof/>
          <w:sz w:val="24"/>
          <w:szCs w:val="24"/>
        </w:rPr>
        <w:t>Personality and Individual Difference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51</w:t>
      </w:r>
      <w:r w:rsidRPr="00EC57DC">
        <w:rPr>
          <w:rFonts w:ascii="Times New Roman" w:hAnsi="Times New Roman" w:cs="Times New Roman"/>
          <w:noProof/>
          <w:sz w:val="24"/>
          <w:szCs w:val="24"/>
        </w:rPr>
        <w:t>(4), 397–401. Retrieved from http://www.sciencedirect.com/science/article/pii/S0191886910001996</w:t>
      </w:r>
    </w:p>
    <w:p w14:paraId="12727ADC"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illet, K., &amp; Dewitte, S. (2007). Digit ratio (2D:4D) moderates the impact of an aggressive music video on aggression. </w:t>
      </w:r>
      <w:r w:rsidRPr="00EC57DC">
        <w:rPr>
          <w:rFonts w:ascii="Times New Roman" w:hAnsi="Times New Roman" w:cs="Times New Roman"/>
          <w:i/>
          <w:iCs/>
          <w:noProof/>
          <w:sz w:val="24"/>
          <w:szCs w:val="24"/>
        </w:rPr>
        <w:t>Personality and Individual Differences</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43</w:t>
      </w:r>
      <w:r w:rsidRPr="00EC57DC">
        <w:rPr>
          <w:rFonts w:ascii="Times New Roman" w:hAnsi="Times New Roman" w:cs="Times New Roman"/>
          <w:noProof/>
          <w:sz w:val="24"/>
          <w:szCs w:val="24"/>
        </w:rPr>
        <w:t xml:space="preserve">(2), 289–294. </w:t>
      </w:r>
      <w:r w:rsidRPr="00EC57DC">
        <w:rPr>
          <w:rFonts w:ascii="Times New Roman" w:hAnsi="Times New Roman" w:cs="Times New Roman"/>
          <w:noProof/>
          <w:sz w:val="24"/>
          <w:szCs w:val="24"/>
        </w:rPr>
        <w:lastRenderedPageBreak/>
        <w:t>https://doi.org/10.1016/J.PAID.2006.11.024</w:t>
      </w:r>
    </w:p>
    <w:p w14:paraId="4CE00E7B"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EC57DC">
        <w:rPr>
          <w:rFonts w:ascii="Times New Roman" w:hAnsi="Times New Roman" w:cs="Times New Roman"/>
          <w:i/>
          <w:iCs/>
          <w:noProof/>
          <w:sz w:val="24"/>
          <w:szCs w:val="24"/>
        </w:rPr>
        <w:t>British Journal of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00</w:t>
      </w:r>
      <w:r w:rsidRPr="00EC57DC">
        <w:rPr>
          <w:rFonts w:ascii="Times New Roman" w:hAnsi="Times New Roman" w:cs="Times New Roman"/>
          <w:noProof/>
          <w:sz w:val="24"/>
          <w:szCs w:val="24"/>
        </w:rPr>
        <w:t>(1), 151–162. https://doi.org/10.1348/000712608X324359</w:t>
      </w:r>
    </w:p>
    <w:p w14:paraId="4A98663D"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Morey, R. D., &amp; Rouder, J. N. (2015). BayesFactor: Computation of Bayes Factors for Common Designs.</w:t>
      </w:r>
    </w:p>
    <w:p w14:paraId="53971F08"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EC57DC">
        <w:rPr>
          <w:rFonts w:ascii="Times New Roman" w:hAnsi="Times New Roman" w:cs="Times New Roman"/>
          <w:i/>
          <w:iCs/>
          <w:noProof/>
          <w:sz w:val="24"/>
          <w:szCs w:val="24"/>
        </w:rPr>
        <w:t>Personality and Social Psychology Bulletin</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34</w:t>
      </w:r>
      <w:r w:rsidRPr="00EC57DC">
        <w:rPr>
          <w:rFonts w:ascii="Times New Roman" w:hAnsi="Times New Roman" w:cs="Times New Roman"/>
          <w:noProof/>
          <w:sz w:val="24"/>
          <w:szCs w:val="24"/>
        </w:rPr>
        <w:t>(10), 1382–1395. https://doi.org/10.1177/0146167208321268</w:t>
      </w:r>
    </w:p>
    <w:p w14:paraId="678E4CD2"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EC57DC">
        <w:rPr>
          <w:rFonts w:ascii="Times New Roman" w:hAnsi="Times New Roman" w:cs="Times New Roman"/>
          <w:i/>
          <w:iCs/>
          <w:noProof/>
          <w:sz w:val="24"/>
          <w:szCs w:val="24"/>
        </w:rPr>
        <w:t>Journal of Personality and Social Psychology</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106</w:t>
      </w:r>
      <w:r w:rsidRPr="00EC57DC">
        <w:rPr>
          <w:rFonts w:ascii="Times New Roman" w:hAnsi="Times New Roman" w:cs="Times New Roman"/>
          <w:noProof/>
          <w:sz w:val="24"/>
          <w:szCs w:val="24"/>
        </w:rPr>
        <w:t>(3), 441–457. https://doi.org/10.1037/a0034820</w:t>
      </w:r>
    </w:p>
    <w:p w14:paraId="5926091A"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Revelle, W. (2017). psych: Procedures for Personality and Psychological Research. Evanston, Illinois: Northwestern University.</w:t>
      </w:r>
    </w:p>
    <w:p w14:paraId="23380B1B"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EC57DC">
        <w:rPr>
          <w:rFonts w:ascii="Times New Roman" w:hAnsi="Times New Roman" w:cs="Times New Roman"/>
          <w:i/>
          <w:iCs/>
          <w:noProof/>
          <w:sz w:val="24"/>
          <w:szCs w:val="24"/>
        </w:rPr>
        <w:t>Human aggression and violence: Causes, manifestations, and consequences</w:t>
      </w:r>
      <w:r w:rsidRPr="00EC57DC">
        <w:rPr>
          <w:rFonts w:ascii="Times New Roman" w:hAnsi="Times New Roman" w:cs="Times New Roman"/>
          <w:noProof/>
          <w:sz w:val="24"/>
          <w:szCs w:val="24"/>
        </w:rPr>
        <w:t>. American Psychological Association.</w:t>
      </w:r>
    </w:p>
    <w:p w14:paraId="380ECA6C"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szCs w:val="24"/>
        </w:rPr>
      </w:pPr>
      <w:r w:rsidRPr="00EC57DC">
        <w:rPr>
          <w:rFonts w:ascii="Times New Roman" w:hAnsi="Times New Roman" w:cs="Times New Roman"/>
          <w:noProof/>
          <w:sz w:val="24"/>
          <w:szCs w:val="24"/>
        </w:rPr>
        <w:t>The GIMP Team. (n.d.). GNU Image Manipulation Program. Retrieved from www.gimp.org</w:t>
      </w:r>
    </w:p>
    <w:p w14:paraId="2A78733E" w14:textId="77777777" w:rsidR="00EC57DC" w:rsidRPr="00EC57DC" w:rsidRDefault="00EC57DC" w:rsidP="00EC57DC">
      <w:pPr>
        <w:widowControl w:val="0"/>
        <w:autoSpaceDE w:val="0"/>
        <w:autoSpaceDN w:val="0"/>
        <w:adjustRightInd w:val="0"/>
        <w:spacing w:line="480" w:lineRule="auto"/>
        <w:ind w:left="480" w:hanging="480"/>
        <w:rPr>
          <w:rFonts w:ascii="Times New Roman" w:hAnsi="Times New Roman" w:cs="Times New Roman"/>
          <w:noProof/>
          <w:sz w:val="24"/>
        </w:rPr>
      </w:pPr>
      <w:r w:rsidRPr="00EC57DC">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EC57DC">
        <w:rPr>
          <w:rFonts w:ascii="Times New Roman" w:hAnsi="Times New Roman" w:cs="Times New Roman"/>
          <w:i/>
          <w:iCs/>
          <w:noProof/>
          <w:sz w:val="24"/>
          <w:szCs w:val="24"/>
        </w:rPr>
        <w:lastRenderedPageBreak/>
        <w:t>Evolution and Human Behavior</w:t>
      </w:r>
      <w:r w:rsidRPr="00EC57DC">
        <w:rPr>
          <w:rFonts w:ascii="Times New Roman" w:hAnsi="Times New Roman" w:cs="Times New Roman"/>
          <w:noProof/>
          <w:sz w:val="24"/>
          <w:szCs w:val="24"/>
        </w:rPr>
        <w:t xml:space="preserve">, </w:t>
      </w:r>
      <w:r w:rsidRPr="00EC57DC">
        <w:rPr>
          <w:rFonts w:ascii="Times New Roman" w:hAnsi="Times New Roman" w:cs="Times New Roman"/>
          <w:i/>
          <w:iCs/>
          <w:noProof/>
          <w:sz w:val="24"/>
          <w:szCs w:val="24"/>
        </w:rPr>
        <w:t>35</w:t>
      </w:r>
      <w:r w:rsidRPr="00EC57DC">
        <w:rPr>
          <w:rFonts w:ascii="Times New Roman" w:hAnsi="Times New Roman" w:cs="Times New Roman"/>
          <w:noProof/>
          <w:sz w:val="24"/>
          <w:szCs w:val="24"/>
        </w:rPr>
        <w:t>(5), 430–437. 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1D6C9F">
        <w:trPr>
          <w:trHeight w:val="290"/>
        </w:trPr>
        <w:tc>
          <w:tcPr>
            <w:tcW w:w="1574" w:type="dxa"/>
            <w:tcBorders>
              <w:top w:val="nil"/>
              <w:left w:val="nil"/>
              <w:bottom w:val="nil"/>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nil"/>
              <w:left w:val="nil"/>
              <w:bottom w:val="nil"/>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nil"/>
              <w:left w:val="nil"/>
              <w:bottom w:val="nil"/>
              <w:right w:val="nil"/>
            </w:tcBorders>
            <w:shd w:val="clear" w:color="auto" w:fill="auto"/>
            <w:noWrap/>
            <w:vAlign w:val="bottom"/>
            <w:hideMark/>
          </w:tcPr>
          <w:p w14:paraId="5C9DC164"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n</w:t>
            </w:r>
          </w:p>
        </w:tc>
        <w:tc>
          <w:tcPr>
            <w:tcW w:w="762" w:type="dxa"/>
            <w:tcBorders>
              <w:top w:val="nil"/>
              <w:left w:val="nil"/>
              <w:bottom w:val="nil"/>
              <w:right w:val="nil"/>
            </w:tcBorders>
            <w:shd w:val="clear" w:color="auto" w:fill="auto"/>
            <w:noWrap/>
            <w:vAlign w:val="bottom"/>
            <w:hideMark/>
          </w:tcPr>
          <w:p w14:paraId="2B111137" w14:textId="29592260"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M</w:t>
            </w:r>
          </w:p>
        </w:tc>
        <w:tc>
          <w:tcPr>
            <w:tcW w:w="762" w:type="dxa"/>
            <w:tcBorders>
              <w:top w:val="nil"/>
              <w:left w:val="nil"/>
              <w:bottom w:val="nil"/>
              <w:right w:val="nil"/>
            </w:tcBorders>
            <w:shd w:val="clear" w:color="auto" w:fill="auto"/>
            <w:noWrap/>
            <w:vAlign w:val="bottom"/>
            <w:hideMark/>
          </w:tcPr>
          <w:p w14:paraId="48CE366F" w14:textId="2B6DD1D9"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SD</w:t>
            </w:r>
          </w:p>
        </w:tc>
      </w:tr>
      <w:tr w:rsidR="001D6C9F" w:rsidRPr="001D6C9F" w14:paraId="279D594A" w14:textId="77777777" w:rsidTr="001D6C9F">
        <w:trPr>
          <w:trHeight w:val="290"/>
        </w:trPr>
        <w:tc>
          <w:tcPr>
            <w:tcW w:w="1574" w:type="dxa"/>
            <w:tcBorders>
              <w:top w:val="nil"/>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nil"/>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1D6C9F">
        <w:trPr>
          <w:trHeight w:val="290"/>
        </w:trPr>
        <w:tc>
          <w:tcPr>
            <w:tcW w:w="1574" w:type="dxa"/>
            <w:tcBorders>
              <w:top w:val="nil"/>
              <w:left w:val="nil"/>
              <w:bottom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bottom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1D6C9F">
        <w:trPr>
          <w:trHeight w:val="290"/>
        </w:trPr>
        <w:tc>
          <w:tcPr>
            <w:tcW w:w="1574" w:type="dxa"/>
            <w:tcBorders>
              <w:top w:val="nil"/>
              <w:left w:val="nil"/>
              <w:bottom w:val="nil"/>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nil"/>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nil"/>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211F9728" w:rsidR="001D69BE" w:rsidRDefault="001D6C9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Cell means of cold pressor assignments per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45DDA45A" w:rsidR="004B61E0" w:rsidRPr="0044628B" w:rsidRDefault="004B61E0" w:rsidP="0054161F">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7E2FEC2F" w14:textId="3326573F"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07B4C266" w:rsidR="0054161F" w:rsidRDefault="0068777A">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left-hand 2D</w:t>
      </w:r>
      <w:r w:rsidR="00380F66">
        <w:rPr>
          <w:rFonts w:ascii="Times New Roman" w:hAnsi="Times New Roman" w:cs="Times New Roman"/>
          <w:sz w:val="24"/>
          <w:szCs w:val="24"/>
        </w:rPr>
        <w:t>:</w:t>
      </w:r>
      <w:r>
        <w:rPr>
          <w:rFonts w:ascii="Times New Roman" w:hAnsi="Times New Roman" w:cs="Times New Roman"/>
          <w:sz w:val="24"/>
          <w:szCs w:val="24"/>
        </w:rPr>
        <w:t>4D on cold pressor assignments to partner.</w:t>
      </w:r>
      <w:r w:rsidR="004B61E0">
        <w:rPr>
          <w:rFonts w:ascii="Times New Roman" w:hAnsi="Times New Roman" w:cs="Times New Roman"/>
          <w:sz w:val="24"/>
          <w:szCs w:val="24"/>
        </w:rPr>
        <w:t xml:space="preserve"> All model terms have standard error 0.15.</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373F5070" w:rsidR="004B61E0" w:rsidRPr="0044628B" w:rsidRDefault="004B61E0" w:rsidP="004B61E0">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6B9F91F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019E76C7" w:rsidR="00380F66" w:rsidRDefault="00380F66" w:rsidP="00380F66">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right-hand 2D:4D on cold pressor assignments to partner.</w:t>
      </w:r>
      <w:r w:rsidR="004B61E0">
        <w:rPr>
          <w:rFonts w:ascii="Times New Roman" w:hAnsi="Times New Roman" w:cs="Times New Roman"/>
          <w:sz w:val="24"/>
          <w:szCs w:val="24"/>
        </w:rPr>
        <w:t xml:space="preserve"> All model terms have standard error 0.15.</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ilgard, Joe" w:date="2018-09-28T21:00:00Z" w:initials="HJ">
    <w:p w14:paraId="5A94F318" w14:textId="547FE13A" w:rsidR="00DF2BD3" w:rsidRDefault="00DF2BD3">
      <w:pPr>
        <w:pStyle w:val="CommentText"/>
      </w:pPr>
      <w:r>
        <w:rPr>
          <w:rStyle w:val="CommentReference"/>
        </w:rPr>
        <w:annotationRef/>
      </w:r>
      <w:r>
        <w:t>Could compare first session vs not-first session but it will take a lot of coding to fix up that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94F31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8E4A97" w14:textId="77777777" w:rsidR="00A22F50" w:rsidRDefault="00A22F50" w:rsidP="006B639C">
      <w:pPr>
        <w:spacing w:after="0" w:line="240" w:lineRule="auto"/>
      </w:pPr>
      <w:r>
        <w:separator/>
      </w:r>
    </w:p>
  </w:endnote>
  <w:endnote w:type="continuationSeparator" w:id="0">
    <w:p w14:paraId="1D8463BE" w14:textId="77777777" w:rsidR="00A22F50" w:rsidRDefault="00A22F50" w:rsidP="006B639C">
      <w:pPr>
        <w:spacing w:after="0" w:line="240" w:lineRule="auto"/>
      </w:pPr>
      <w:r>
        <w:continuationSeparator/>
      </w:r>
    </w:p>
  </w:endnote>
  <w:endnote w:type="continuationNotice" w:id="1">
    <w:p w14:paraId="5E85C193" w14:textId="77777777" w:rsidR="00A22F50" w:rsidRDefault="00A22F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0FF165" w14:textId="77777777" w:rsidR="00A22F50" w:rsidRDefault="00A22F50" w:rsidP="006B639C">
      <w:pPr>
        <w:spacing w:after="0" w:line="240" w:lineRule="auto"/>
      </w:pPr>
      <w:r>
        <w:separator/>
      </w:r>
    </w:p>
  </w:footnote>
  <w:footnote w:type="continuationSeparator" w:id="0">
    <w:p w14:paraId="4108395F" w14:textId="77777777" w:rsidR="00A22F50" w:rsidRDefault="00A22F50" w:rsidP="006B639C">
      <w:pPr>
        <w:spacing w:after="0" w:line="240" w:lineRule="auto"/>
      </w:pPr>
      <w:r>
        <w:continuationSeparator/>
      </w:r>
    </w:p>
  </w:footnote>
  <w:footnote w:type="continuationNotice" w:id="1">
    <w:p w14:paraId="221B093B" w14:textId="77777777" w:rsidR="00A22F50" w:rsidRDefault="00A22F50">
      <w:pPr>
        <w:spacing w:after="0" w:line="240" w:lineRule="auto"/>
      </w:pPr>
    </w:p>
  </w:footnote>
  <w:footnote w:id="2">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7DF21C5A"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2239B4">
      <w:rPr>
        <w:noProof/>
      </w:rPr>
      <w:t>6</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779665D1"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2239B4">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15"/>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26CD"/>
    <w:rsid w:val="001F7383"/>
    <w:rsid w:val="001F73B7"/>
    <w:rsid w:val="0020704B"/>
    <w:rsid w:val="00210861"/>
    <w:rsid w:val="00215C2F"/>
    <w:rsid w:val="00216538"/>
    <w:rsid w:val="00220ACA"/>
    <w:rsid w:val="002239B4"/>
    <w:rsid w:val="00224CB7"/>
    <w:rsid w:val="00232014"/>
    <w:rsid w:val="00235080"/>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1F67"/>
    <w:rsid w:val="00344A88"/>
    <w:rsid w:val="00354BEE"/>
    <w:rsid w:val="00355622"/>
    <w:rsid w:val="00355AD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476A"/>
    <w:rsid w:val="004F5368"/>
    <w:rsid w:val="005068B3"/>
    <w:rsid w:val="00506AF4"/>
    <w:rsid w:val="00506CFA"/>
    <w:rsid w:val="005130AF"/>
    <w:rsid w:val="00513A3B"/>
    <w:rsid w:val="00516782"/>
    <w:rsid w:val="00521833"/>
    <w:rsid w:val="00522EF6"/>
    <w:rsid w:val="005268A4"/>
    <w:rsid w:val="00530836"/>
    <w:rsid w:val="00532C68"/>
    <w:rsid w:val="0054161F"/>
    <w:rsid w:val="0055227C"/>
    <w:rsid w:val="005526FD"/>
    <w:rsid w:val="0055294B"/>
    <w:rsid w:val="00561C62"/>
    <w:rsid w:val="005649D3"/>
    <w:rsid w:val="005670D7"/>
    <w:rsid w:val="00575500"/>
    <w:rsid w:val="005765CD"/>
    <w:rsid w:val="0057744D"/>
    <w:rsid w:val="00582D98"/>
    <w:rsid w:val="00584A2A"/>
    <w:rsid w:val="00597522"/>
    <w:rsid w:val="005A7887"/>
    <w:rsid w:val="005B7221"/>
    <w:rsid w:val="005C271C"/>
    <w:rsid w:val="005C504C"/>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51259"/>
    <w:rsid w:val="00662DC2"/>
    <w:rsid w:val="00671B41"/>
    <w:rsid w:val="00672038"/>
    <w:rsid w:val="006735A7"/>
    <w:rsid w:val="0067577D"/>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7936"/>
    <w:rsid w:val="00875FA8"/>
    <w:rsid w:val="008762DD"/>
    <w:rsid w:val="00877008"/>
    <w:rsid w:val="008820BA"/>
    <w:rsid w:val="00885E42"/>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22F50"/>
    <w:rsid w:val="00A30B7C"/>
    <w:rsid w:val="00A54793"/>
    <w:rsid w:val="00A56111"/>
    <w:rsid w:val="00A66F93"/>
    <w:rsid w:val="00A72869"/>
    <w:rsid w:val="00A76579"/>
    <w:rsid w:val="00A77D79"/>
    <w:rsid w:val="00A85455"/>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5291C"/>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7F54"/>
    <w:rsid w:val="00C30A11"/>
    <w:rsid w:val="00C30EDF"/>
    <w:rsid w:val="00C4442F"/>
    <w:rsid w:val="00C44A33"/>
    <w:rsid w:val="00C44E1E"/>
    <w:rsid w:val="00C5184E"/>
    <w:rsid w:val="00C56AB7"/>
    <w:rsid w:val="00C57C2A"/>
    <w:rsid w:val="00C612AD"/>
    <w:rsid w:val="00C67518"/>
    <w:rsid w:val="00C95EF1"/>
    <w:rsid w:val="00C96429"/>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A0B76"/>
    <w:rsid w:val="00DA2EFE"/>
    <w:rsid w:val="00DA59B4"/>
    <w:rsid w:val="00DA6362"/>
    <w:rsid w:val="00DA7487"/>
    <w:rsid w:val="00DA7A93"/>
    <w:rsid w:val="00DB7B5C"/>
    <w:rsid w:val="00DC1756"/>
    <w:rsid w:val="00DC2236"/>
    <w:rsid w:val="00DC29C0"/>
    <w:rsid w:val="00DC37AD"/>
    <w:rsid w:val="00DC69E6"/>
    <w:rsid w:val="00DD7737"/>
    <w:rsid w:val="00DF2BD3"/>
    <w:rsid w:val="00DF5A69"/>
    <w:rsid w:val="00DF7C1F"/>
    <w:rsid w:val="00E01D12"/>
    <w:rsid w:val="00E1320C"/>
    <w:rsid w:val="00E13D5E"/>
    <w:rsid w:val="00E14D8E"/>
    <w:rsid w:val="00E201F6"/>
    <w:rsid w:val="00E202D1"/>
    <w:rsid w:val="00E2059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57DC"/>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0C9C9DED-582C-449B-9AD8-036C6E3C5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153D470-0904-415A-8B2E-FB68C301E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99</TotalTime>
  <Pages>32</Pages>
  <Words>23605</Words>
  <Characters>134552</Characters>
  <Application>Microsoft Office Word</Application>
  <DocSecurity>0</DocSecurity>
  <Lines>1121</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8</cp:revision>
  <cp:lastPrinted>2015-04-13T07:43:00Z</cp:lastPrinted>
  <dcterms:created xsi:type="dcterms:W3CDTF">2015-04-13T07:43:00Z</dcterms:created>
  <dcterms:modified xsi:type="dcterms:W3CDTF">2018-09-29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